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9D5C6D" w14:textId="766E528D" w:rsidR="0073610D" w:rsidRDefault="0073610D" w:rsidP="0073610D">
      <w:pPr>
        <w:pStyle w:val="1"/>
        <w:spacing w:before="180" w:after="180"/>
      </w:pPr>
      <w:bookmarkStart w:id="0" w:name="_Toc182815173"/>
      <w:bookmarkStart w:id="1" w:name="_Toc190531567"/>
      <w:bookmarkStart w:id="2" w:name="_Toc190982012"/>
      <w:bookmarkStart w:id="3" w:name="_Toc190983077"/>
      <w:r>
        <w:rPr>
          <w:rFonts w:hint="eastAsia"/>
        </w:rPr>
        <w:t>第二章、文獻</w:t>
      </w:r>
      <w:bookmarkEnd w:id="0"/>
      <w:r w:rsidR="00AD2D43">
        <w:rPr>
          <w:rFonts w:hint="eastAsia"/>
        </w:rPr>
        <w:t>回顧</w:t>
      </w:r>
      <w:bookmarkEnd w:id="1"/>
      <w:bookmarkEnd w:id="2"/>
      <w:bookmarkEnd w:id="3"/>
    </w:p>
    <w:p w14:paraId="01199615" w14:textId="3CD47A1F" w:rsidR="00404225" w:rsidRPr="00A24B9A" w:rsidRDefault="00B67397" w:rsidP="00A24B9A">
      <w:pPr>
        <w:pStyle w:val="2"/>
      </w:pPr>
      <w:bookmarkStart w:id="4" w:name="_Toc190531568"/>
      <w:bookmarkStart w:id="5" w:name="_Toc190982013"/>
      <w:bookmarkStart w:id="6" w:name="_Toc190983078"/>
      <w:commentRangeStart w:id="7"/>
      <w:r>
        <w:rPr>
          <w:rFonts w:hint="eastAsia"/>
        </w:rPr>
        <w:t>2.1</w:t>
      </w:r>
      <w:r w:rsidR="00A24B9A" w:rsidRPr="00A24B9A">
        <w:t>風險中立機率密度之理論發展</w:t>
      </w:r>
      <w:bookmarkEnd w:id="4"/>
      <w:commentRangeEnd w:id="7"/>
      <w:r w:rsidR="005A1553">
        <w:rPr>
          <w:rStyle w:val="aff"/>
          <w:rFonts w:cs="Times New Roman"/>
          <w:b w:val="0"/>
          <w:bCs w:val="0"/>
        </w:rPr>
        <w:commentReference w:id="7"/>
      </w:r>
      <w:bookmarkEnd w:id="5"/>
      <w:bookmarkEnd w:id="6"/>
    </w:p>
    <w:p w14:paraId="3156A532" w14:textId="27A26D3A" w:rsidR="006A58BF" w:rsidRPr="006A58BF" w:rsidRDefault="006A58BF" w:rsidP="00A614CF">
      <w:pPr>
        <w:spacing w:before="180" w:after="180"/>
        <w:ind w:firstLine="480"/>
      </w:pPr>
      <w:r w:rsidRPr="006A58BF">
        <w:t>風險中立機率密度（</w:t>
      </w:r>
      <w:r w:rsidR="00FC73BF">
        <w:t>Risk-neutral Density</w:t>
      </w:r>
      <w:r w:rsidRPr="006A58BF">
        <w:t>, RND</w:t>
      </w:r>
      <w:r w:rsidRPr="006A58BF">
        <w:t>）的概念最早由</w:t>
      </w:r>
      <w:r w:rsidRPr="006A58BF">
        <w:t>Breeden</w:t>
      </w:r>
      <w:r w:rsidRPr="006A58BF">
        <w:t>和</w:t>
      </w:r>
      <w:r w:rsidRPr="006A58BF">
        <w:t xml:space="preserve">Litzenberger </w:t>
      </w:r>
      <w:r w:rsidR="00A614CF">
        <w:fldChar w:fldCharType="begin"/>
      </w:r>
      <w:r w:rsidR="00A614CF">
        <w:instrText xml:space="preserve"> ADDIN ZOTERO_ITEM CSL_CITATION {"citationID":"IUOBNkQR","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A614CF">
        <w:fldChar w:fldCharType="separate"/>
      </w:r>
      <w:r w:rsidR="00A614CF" w:rsidRPr="00A614CF">
        <w:t>(1978)</w:t>
      </w:r>
      <w:r w:rsidR="00A614CF">
        <w:fldChar w:fldCharType="end"/>
      </w:r>
      <w:r w:rsidRPr="006A58BF">
        <w:t xml:space="preserve"> </w:t>
      </w:r>
      <w:r w:rsidRPr="006A58BF">
        <w:t>提出。他們證明了可從選擇權價格中提取市場對標的資產未來價格分布的預期，此開創性研究為選擇權定價理論開啟了嶄新方向。</w:t>
      </w:r>
      <w:r w:rsidRPr="006A58BF">
        <w:t xml:space="preserve">Shimko </w:t>
      </w:r>
      <w:r w:rsidR="00A614CF">
        <w:fldChar w:fldCharType="begin"/>
      </w:r>
      <w:r w:rsidR="00A614CF">
        <w:instrText xml:space="preserve"> ADDIN ZOTERO_ITEM CSL_CITATION {"citationID":"ykEK4Ukw","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A614CF">
        <w:fldChar w:fldCharType="separate"/>
      </w:r>
      <w:r w:rsidR="00A614CF" w:rsidRPr="00A614CF">
        <w:t>(1993)</w:t>
      </w:r>
      <w:r w:rsidR="00A614CF">
        <w:fldChar w:fldCharType="end"/>
      </w:r>
      <w:r w:rsidRPr="006A58BF">
        <w:t xml:space="preserve"> </w:t>
      </w:r>
      <w:r w:rsidRPr="006A58BF">
        <w:t>進一步提出將市場選擇權價格轉換至隱含波動率空間</w:t>
      </w:r>
      <w:proofErr w:type="gramStart"/>
      <w:r w:rsidRPr="006A58BF">
        <w:t>進行插值的</w:t>
      </w:r>
      <w:proofErr w:type="gramEnd"/>
      <w:r w:rsidRPr="006A58BF">
        <w:t>技術，此方法利用了隱含波動率曲線較價格數據更為平滑且連續的特性，有助於提升</w:t>
      </w:r>
      <w:r w:rsidRPr="006A58BF">
        <w:t>RND</w:t>
      </w:r>
      <w:r w:rsidRPr="006A58BF">
        <w:t>估計的準確度。</w:t>
      </w:r>
    </w:p>
    <w:p w14:paraId="640C4375" w14:textId="45B2952B" w:rsidR="006A58BF" w:rsidRPr="006A58BF" w:rsidRDefault="006A58BF" w:rsidP="00A614CF">
      <w:pPr>
        <w:spacing w:before="180" w:after="180"/>
        <w:ind w:firstLine="480"/>
      </w:pPr>
      <w:r w:rsidRPr="006A58BF">
        <w:t xml:space="preserve">Christoffersen et al. </w:t>
      </w:r>
      <w:r w:rsidR="00A614CF">
        <w:fldChar w:fldCharType="begin"/>
      </w:r>
      <w:r w:rsidR="00A614CF">
        <w:instrText xml:space="preserve"> ADDIN ZOTERO_ITEM CSL_CITATION {"citationID":"77QZetXM","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深入探討了選擇權隱含資訊的預測能力，發現風險中立偏態能有效預測未來報酬率的方向與幅度。</w:t>
      </w:r>
      <w:r w:rsidRPr="006A58BF">
        <w:t xml:space="preserve">Chang et al. </w:t>
      </w:r>
      <w:r w:rsidR="00A614CF">
        <w:fldChar w:fldCharType="begin"/>
      </w:r>
      <w:r w:rsidR="00A614CF">
        <w:instrText xml:space="preserve"> ADDIN ZOTERO_ITEM CSL_CITATION {"citationID":"F63zEIKZ","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則從另一個角度切入，研究風險中立峰度與市場報酬的關聯性，指出較高的風險中立峰度往往預示著未來較大的市場波動。</w:t>
      </w:r>
    </w:p>
    <w:p w14:paraId="2A3AF2F8" w14:textId="79BCCE1A" w:rsidR="00474D4A" w:rsidRDefault="00D52AC3" w:rsidP="00A614CF">
      <w:pPr>
        <w:spacing w:before="180" w:after="180"/>
        <w:ind w:firstLine="480"/>
      </w:pPr>
      <w:r>
        <w:rPr>
          <w:rFonts w:hint="eastAsia"/>
        </w:rPr>
        <w:t>於</w:t>
      </w:r>
      <w:r w:rsidR="006A58BF" w:rsidRPr="006A58BF">
        <w:t>極端市場情境</w:t>
      </w:r>
      <w:r>
        <w:rPr>
          <w:rFonts w:hint="eastAsia"/>
        </w:rPr>
        <w:t>下</w:t>
      </w:r>
      <w:r w:rsidR="006A58BF" w:rsidRPr="006A58BF">
        <w:t>，</w:t>
      </w:r>
      <w:r w:rsidR="006A58BF" w:rsidRPr="006A58BF">
        <w:t>Birru</w:t>
      </w:r>
      <w:r w:rsidR="006A58BF" w:rsidRPr="006A58BF">
        <w:t>和</w:t>
      </w:r>
      <w:proofErr w:type="spellStart"/>
      <w:r w:rsidR="006A58BF" w:rsidRPr="006A58BF">
        <w:t>Figlewski</w:t>
      </w:r>
      <w:proofErr w:type="spellEnd"/>
      <w:r w:rsidR="006A58BF" w:rsidRPr="006A58BF">
        <w:t xml:space="preserve"> </w:t>
      </w:r>
      <w:r w:rsidR="00A614CF">
        <w:fldChar w:fldCharType="begin"/>
      </w:r>
      <w:r w:rsidR="00A614CF">
        <w:instrText xml:space="preserve"> ADDIN ZOTERO_ITEM CSL_CITATION {"citationID":"efmn4jl5","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614CF">
        <w:fldChar w:fldCharType="separate"/>
      </w:r>
      <w:r w:rsidR="00A614CF" w:rsidRPr="00A614CF">
        <w:t>(2012)</w:t>
      </w:r>
      <w:r w:rsidR="00A614CF">
        <w:fldChar w:fldCharType="end"/>
      </w:r>
      <w:r w:rsidR="006A58BF" w:rsidRPr="006A58BF">
        <w:t xml:space="preserve"> </w:t>
      </w:r>
      <w:r w:rsidR="006A58BF" w:rsidRPr="006A58BF">
        <w:t>針對</w:t>
      </w:r>
      <w:r w:rsidR="006A58BF" w:rsidRPr="006A58BF">
        <w:t>2008</w:t>
      </w:r>
      <w:r w:rsidR="006A58BF" w:rsidRPr="006A58BF">
        <w:t>年金融危機期間的</w:t>
      </w:r>
      <w:r w:rsidR="006A58BF" w:rsidRPr="006A58BF">
        <w:t>S&amp;P 500</w:t>
      </w:r>
      <w:r w:rsidR="006A58BF" w:rsidRPr="006A58BF">
        <w:t>指數選擇權進行研究，發現</w:t>
      </w:r>
      <w:r w:rsidR="006A58BF" w:rsidRPr="006A58BF">
        <w:t>RND</w:t>
      </w:r>
      <w:r w:rsidR="006A58BF" w:rsidRPr="006A58BF">
        <w:t>形狀會隨市場壓力增加而產生顯著變化。為更準確描述此類極端情況，他們採用廣義極值分配（</w:t>
      </w:r>
      <w:r w:rsidR="006A58BF" w:rsidRPr="006A58BF">
        <w:t>GEV</w:t>
      </w:r>
      <w:r w:rsidR="006A58BF" w:rsidRPr="006A58BF">
        <w:t>）完善</w:t>
      </w:r>
      <w:r w:rsidR="006A58BF" w:rsidRPr="006A58BF">
        <w:t>RND</w:t>
      </w:r>
      <w:r w:rsidR="006A58BF" w:rsidRPr="006A58BF">
        <w:t>尾部估計，此方法在處理極端市場條件時展現出優異效果</w:t>
      </w:r>
      <w:r w:rsidR="006A58BF" w:rsidRPr="006A58BF">
        <w:t xml:space="preserve"> </w:t>
      </w:r>
      <w:r w:rsidR="00A614CF">
        <w:fldChar w:fldCharType="begin"/>
      </w:r>
      <w:r w:rsidR="00A614CF">
        <w:instrText xml:space="preserve"> ADDIN ZOTERO_ITEM CSL_CITATION {"citationID":"PQd1OrIf","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A614CF">
        <w:fldChar w:fldCharType="separate"/>
      </w:r>
      <w:r w:rsidR="00A614CF" w:rsidRPr="00A614CF">
        <w:t>(Hosking &amp; Wallis, 1987)</w:t>
      </w:r>
      <w:r w:rsidR="00A614CF">
        <w:fldChar w:fldCharType="end"/>
      </w:r>
      <w:r w:rsidR="006A58BF" w:rsidRPr="006A58BF">
        <w:t>。</w:t>
      </w:r>
    </w:p>
    <w:p w14:paraId="5F7E2CC2" w14:textId="7073E686" w:rsidR="00D52AC3" w:rsidRPr="00474D4A" w:rsidRDefault="00D52AC3" w:rsidP="00A614CF">
      <w:pPr>
        <w:spacing w:before="180" w:after="180"/>
        <w:ind w:firstLine="480"/>
      </w:pPr>
      <w:r>
        <w:rPr>
          <w:rFonts w:hint="eastAsia"/>
        </w:rPr>
        <w:t>針對</w:t>
      </w:r>
      <w:r w:rsidRPr="00D52AC3">
        <w:t>極值理論的基礎研究，</w:t>
      </w:r>
      <w:r w:rsidRPr="00D52AC3">
        <w:t>Balkema</w:t>
      </w:r>
      <w:r w:rsidRPr="00D52AC3">
        <w:t>和</w:t>
      </w:r>
      <w:r w:rsidRPr="00D52AC3">
        <w:t xml:space="preserve">de Haan </w:t>
      </w:r>
      <w:r w:rsidR="00A614CF">
        <w:fldChar w:fldCharType="begin"/>
      </w:r>
      <w:r w:rsidR="00A614CF">
        <w:instrText xml:space="preserve"> ADDIN ZOTERO_ITEM CSL_CITATION {"citationID":"w6Alnpok","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A614CF">
        <w:fldChar w:fldCharType="separate"/>
      </w:r>
      <w:r w:rsidR="00A614CF" w:rsidRPr="00A614CF">
        <w:t>(1974)</w:t>
      </w:r>
      <w:r w:rsidR="00A614CF">
        <w:fldChar w:fldCharType="end"/>
      </w:r>
      <w:r w:rsidRPr="00D52AC3">
        <w:t xml:space="preserve"> </w:t>
      </w:r>
      <w:r w:rsidRPr="00D52AC3">
        <w:t>提出的閾值超越模型為後續金融市場極端事件的研究奠定重要基礎。他們的研究證明，當樣本超過足夠高的</w:t>
      </w:r>
      <w:proofErr w:type="gramStart"/>
      <w:r w:rsidRPr="00D52AC3">
        <w:t>閾</w:t>
      </w:r>
      <w:proofErr w:type="gramEnd"/>
      <w:r w:rsidRPr="00D52AC3">
        <w:t>值時，其分配會收斂至廣義柏拉圖分配，此發現對於估計金融市場的尾部風險具有關鍵意義。</w:t>
      </w:r>
      <w:r w:rsidRPr="00D52AC3">
        <w:t>Neumann</w:t>
      </w:r>
      <w:r w:rsidRPr="00D52AC3">
        <w:t>和</w:t>
      </w:r>
      <w:proofErr w:type="spellStart"/>
      <w:r w:rsidRPr="00D52AC3">
        <w:t>Skiadopoulos</w:t>
      </w:r>
      <w:proofErr w:type="spellEnd"/>
      <w:r w:rsidRPr="00D52AC3">
        <w:t xml:space="preserve"> </w:t>
      </w:r>
      <w:r w:rsidR="00A614CF">
        <w:fldChar w:fldCharType="begin"/>
      </w:r>
      <w:r w:rsidR="00A614CF">
        <w:instrText xml:space="preserve"> ADDIN ZOTERO_ITEM CSL_CITATION {"citationID":"klCbK346","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D52AC3">
        <w:t xml:space="preserve"> </w:t>
      </w:r>
      <w:r w:rsidRPr="00D52AC3">
        <w:t>則深入研究</w:t>
      </w:r>
      <w:r w:rsidRPr="00D52AC3">
        <w:t>S&amp;P 500</w:t>
      </w:r>
      <w:r w:rsidRPr="00D52AC3">
        <w:t>選擇權的高階風險中立矩，發現市場對波動率、偏態與峰度的預期具有顯著的可預測性，特別是在市場波動較大的期間。</w:t>
      </w:r>
    </w:p>
    <w:p w14:paraId="57F8E8D7" w14:textId="5C0745B2" w:rsidR="008C28A6" w:rsidRDefault="00B67397" w:rsidP="00B67397">
      <w:pPr>
        <w:pStyle w:val="2"/>
      </w:pPr>
      <w:bookmarkStart w:id="8" w:name="_Toc190531569"/>
      <w:bookmarkStart w:id="9" w:name="_Toc190982014"/>
      <w:bookmarkStart w:id="10" w:name="_Toc190983079"/>
      <w:r>
        <w:rPr>
          <w:rFonts w:hint="eastAsia"/>
        </w:rPr>
        <w:lastRenderedPageBreak/>
        <w:t>2.2</w:t>
      </w:r>
      <w:r w:rsidR="006A58BF">
        <w:rPr>
          <w:rFonts w:hint="eastAsia"/>
        </w:rPr>
        <w:t>風險中立機率密度之估計方法</w:t>
      </w:r>
      <w:bookmarkEnd w:id="8"/>
      <w:bookmarkEnd w:id="9"/>
      <w:bookmarkEnd w:id="10"/>
    </w:p>
    <w:p w14:paraId="76154BF3" w14:textId="49AD543E" w:rsidR="006A58BF" w:rsidRPr="006A58BF" w:rsidRDefault="006A58BF" w:rsidP="00A614CF">
      <w:pPr>
        <w:spacing w:before="180" w:after="180"/>
        <w:ind w:firstLine="480"/>
      </w:pPr>
      <w:r w:rsidRPr="006A58BF">
        <w:t>McNeil</w:t>
      </w:r>
      <w:r w:rsidRPr="006A58BF">
        <w:t>和</w:t>
      </w:r>
      <w:r w:rsidRPr="006A58BF">
        <w:t xml:space="preserve">Frey </w:t>
      </w:r>
      <w:r w:rsidR="00A614CF">
        <w:fldChar w:fldCharType="begin"/>
      </w:r>
      <w:r w:rsidR="00A614CF">
        <w:instrText xml:space="preserve"> ADDIN ZOTERO_ITEM CSL_CITATION {"citationID":"FvVu4IkL","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A614CF">
        <w:fldChar w:fldCharType="separate"/>
      </w:r>
      <w:r w:rsidR="00A614CF" w:rsidRPr="00A614CF">
        <w:t>(2000)</w:t>
      </w:r>
      <w:r w:rsidR="00A614CF">
        <w:fldChar w:fldCharType="end"/>
      </w:r>
      <w:r w:rsidRPr="006A58BF">
        <w:t xml:space="preserve"> </w:t>
      </w:r>
      <w:r w:rsidRPr="006A58BF">
        <w:t>提出結合</w:t>
      </w:r>
      <w:r w:rsidRPr="006A58BF">
        <w:t>GARCH</w:t>
      </w:r>
      <w:r w:rsidRPr="006A58BF">
        <w:t>模型與極值理論（</w:t>
      </w:r>
      <w:r w:rsidRPr="006A58BF">
        <w:t>EVT</w:t>
      </w:r>
      <w:r w:rsidRPr="006A58BF">
        <w:t>）的創新方法，用以估計金融時間序列的尾部風險。他們特別強調，廣義柏拉圖分布（</w:t>
      </w:r>
      <w:r w:rsidRPr="006A58BF">
        <w:t>GPD</w:t>
      </w:r>
      <w:r w:rsidRPr="006A58BF">
        <w:t>）在建模金融時間序列極端事件時具有獨特優勢。</w:t>
      </w:r>
      <w:r w:rsidRPr="006A58BF">
        <w:t xml:space="preserve">Conrad et al. </w:t>
      </w:r>
      <w:r w:rsidR="00A614CF">
        <w:fldChar w:fldCharType="begin"/>
      </w:r>
      <w:r w:rsidR="00A614CF">
        <w:instrText xml:space="preserve"> ADDIN ZOTERO_ITEM CSL_CITATION {"citationID":"pVNuIU1h","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A614CF">
        <w:fldChar w:fldCharType="separate"/>
      </w:r>
      <w:r w:rsidR="00A614CF" w:rsidRPr="00A614CF">
        <w:t>(2013)</w:t>
      </w:r>
      <w:r w:rsidR="00A614CF">
        <w:fldChar w:fldCharType="end"/>
      </w:r>
      <w:r w:rsidRPr="006A58BF">
        <w:t xml:space="preserve"> </w:t>
      </w:r>
      <w:r w:rsidRPr="006A58BF">
        <w:t>進一步擴展了這個概念，提出了一個結合</w:t>
      </w:r>
      <w:r w:rsidRPr="006A58BF">
        <w:t>GARCH</w:t>
      </w:r>
      <w:r w:rsidRPr="006A58BF">
        <w:t>模型與混合常態分配的方法，特別適用於捕捉金融市場中的非對稱波動特徵。</w:t>
      </w:r>
    </w:p>
    <w:p w14:paraId="2754234F" w14:textId="42B38E69" w:rsidR="00AC00D6" w:rsidRDefault="006A58BF" w:rsidP="00CB56F0">
      <w:pPr>
        <w:spacing w:before="180" w:after="180"/>
        <w:ind w:firstLine="480"/>
      </w:pPr>
      <w:proofErr w:type="spellStart"/>
      <w:r w:rsidRPr="006A58BF">
        <w:t>Figlewski</w:t>
      </w:r>
      <w:proofErr w:type="spellEnd"/>
      <w:r w:rsidRPr="006A58BF">
        <w:t xml:space="preserve"> </w:t>
      </w:r>
      <w:r w:rsidR="00A614CF">
        <w:fldChar w:fldCharType="begin"/>
      </w:r>
      <w:r w:rsidR="00A614CF">
        <w:instrText xml:space="preserve"> ADDIN ZOTERO_ITEM CSL_CITATION {"citationID":"WBIlsm9R","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A614CF">
        <w:fldChar w:fldCharType="separate"/>
      </w:r>
      <w:r w:rsidR="00A614CF" w:rsidRPr="00A614CF">
        <w:t>(2008)</w:t>
      </w:r>
      <w:r w:rsidR="00A614CF">
        <w:fldChar w:fldCharType="end"/>
      </w:r>
      <w:r w:rsidRPr="006A58BF">
        <w:t xml:space="preserve"> </w:t>
      </w:r>
      <w:r w:rsidR="00D52AC3">
        <w:rPr>
          <w:rFonts w:hint="eastAsia"/>
        </w:rPr>
        <w:t>針對美國市場投資組合進行深入研究，提出一套完整的風險中立機率密度</w:t>
      </w:r>
      <w:r w:rsidRPr="006A58BF">
        <w:t>估計</w:t>
      </w:r>
      <w:r w:rsidR="00D52AC3">
        <w:rPr>
          <w:rFonts w:hint="eastAsia"/>
        </w:rPr>
        <w:t>框架，並</w:t>
      </w:r>
      <w:r w:rsidRPr="006A58BF">
        <w:t>進行了系統性整理，將其分為參數法和非參數法兩大類</w:t>
      </w:r>
      <w:r w:rsidR="00D52AC3">
        <w:rPr>
          <w:rFonts w:hint="eastAsia"/>
        </w:rPr>
        <w:t>，為實務應用提供重要參考。</w:t>
      </w:r>
      <w:proofErr w:type="spellStart"/>
      <w:r w:rsidR="00CB56F0" w:rsidRPr="00CB56F0">
        <w:t>Orosi</w:t>
      </w:r>
      <w:proofErr w:type="spellEnd"/>
      <w:r w:rsidR="00CB56F0" w:rsidRPr="00CB56F0">
        <w:t xml:space="preserve"> </w:t>
      </w:r>
      <w:r w:rsidR="00CB56F0">
        <w:fldChar w:fldCharType="begin"/>
      </w:r>
      <w:r w:rsidR="0095659C">
        <w:instrText xml:space="preserve"> ADDIN ZOTERO_ITEM CSL_CITATION {"citationID":"lMd97JLY","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CB56F0">
        <w:fldChar w:fldCharType="separate"/>
      </w:r>
      <w:r w:rsidR="00CB56F0" w:rsidRPr="00CB56F0">
        <w:t>(2015)</w:t>
      </w:r>
      <w:r w:rsidR="00CB56F0">
        <w:fldChar w:fldCharType="end"/>
      </w:r>
      <w:r w:rsidR="00CB56F0" w:rsidRPr="00CB56F0">
        <w:t xml:space="preserve"> </w:t>
      </w:r>
      <w:r w:rsidR="00CB56F0" w:rsidRPr="00CB56F0">
        <w:t>提出一種新穎的參數法來估計風險中立機率密度函數，該方法透過設定適當的函數形式，並對模型參數施加限制條件，能夠產生具良好性質的風險中立密度估計。</w:t>
      </w:r>
      <w:r w:rsidRPr="006A58BF">
        <w:t xml:space="preserve">He et al. </w:t>
      </w:r>
      <w:r w:rsidR="00A614CF">
        <w:fldChar w:fldCharType="begin"/>
      </w:r>
      <w:r w:rsidR="00A614CF">
        <w:instrText xml:space="preserve"> ADDIN ZOTERO_ITEM CSL_CITATION {"citationID":"QrKFwAQR","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A614CF">
        <w:fldChar w:fldCharType="separate"/>
      </w:r>
      <w:r w:rsidR="00A614CF" w:rsidRPr="00A614CF">
        <w:t>(2022)</w:t>
      </w:r>
      <w:r w:rsidR="00A614CF">
        <w:fldChar w:fldCharType="end"/>
      </w:r>
      <w:r w:rsidRPr="006A58BF">
        <w:t xml:space="preserve"> </w:t>
      </w:r>
      <w:r w:rsidRPr="006A58BF">
        <w:t>則建議使用</w:t>
      </w:r>
      <w:r w:rsidRPr="006A58BF">
        <w:t>GPD</w:t>
      </w:r>
      <w:r w:rsidRPr="006A58BF">
        <w:t>估計</w:t>
      </w:r>
      <w:r w:rsidRPr="006A58BF">
        <w:t>RND</w:t>
      </w:r>
      <w:r w:rsidRPr="006A58BF">
        <w:t>尾部，此方法在處理極端市場條件時特別有效。最近，</w:t>
      </w:r>
      <w:r w:rsidRPr="006A58BF">
        <w:t xml:space="preserve">Uberti </w:t>
      </w:r>
      <w:r w:rsidR="00A614CF">
        <w:fldChar w:fldCharType="begin"/>
      </w:r>
      <w:r w:rsidR="00A614CF">
        <w:instrText xml:space="preserve"> ADDIN ZOTERO_ITEM CSL_CITATION {"citationID":"CE6m414x","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A614CF">
        <w:fldChar w:fldCharType="separate"/>
      </w:r>
      <w:r w:rsidR="00A614CF" w:rsidRPr="00A614CF">
        <w:t>(2023)</w:t>
      </w:r>
      <w:r w:rsidR="00A614CF">
        <w:fldChar w:fldCharType="end"/>
      </w:r>
      <w:r w:rsidRPr="006A58BF">
        <w:t xml:space="preserve"> </w:t>
      </w:r>
      <w:r w:rsidRPr="006A58BF">
        <w:t>提出了一種新的半參數估計方法，結合了參數法的穩定性和非參數法的靈活性，為</w:t>
      </w:r>
      <w:r w:rsidRPr="006A58BF">
        <w:t>RND</w:t>
      </w:r>
      <w:r w:rsidRPr="006A58BF">
        <w:t>估計提供了新的研究方向。</w:t>
      </w:r>
    </w:p>
    <w:p w14:paraId="3076B937" w14:textId="05CCAB84" w:rsidR="00E3054F" w:rsidRDefault="00E3054F" w:rsidP="00E3054F">
      <w:pPr>
        <w:spacing w:before="180" w:after="180"/>
        <w:ind w:firstLine="480"/>
      </w:pPr>
      <w:r w:rsidRPr="00E3054F">
        <w:t>Ammann</w:t>
      </w:r>
      <w:r>
        <w:rPr>
          <w:rFonts w:hint="eastAsia"/>
        </w:rPr>
        <w:t xml:space="preserve"> </w:t>
      </w:r>
      <w:r>
        <w:fldChar w:fldCharType="begin"/>
      </w:r>
      <w:r>
        <w:instrText xml:space="preserve"> ADDIN ZOTERO_ITEM CSL_CITATION {"citationID":"3WcI7lKc","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E3054F">
        <w:t>(2019)</w:t>
      </w:r>
      <w:r>
        <w:fldChar w:fldCharType="end"/>
      </w:r>
      <w:r>
        <w:rPr>
          <w:rFonts w:hint="eastAsia"/>
        </w:rPr>
        <w:t xml:space="preserve"> </w:t>
      </w:r>
      <w:r w:rsidRPr="00E3054F">
        <w:t>針對風險中立動差的穩健估計方法進行深入研究。透過模擬與實證分析，提出能有效減少市場雜訊、極端價格變動或流動性不足等情況下</w:t>
      </w:r>
      <w:proofErr w:type="gramStart"/>
      <w:r w:rsidRPr="00E3054F">
        <w:t>估計偏誤的</w:t>
      </w:r>
      <w:proofErr w:type="gramEnd"/>
      <w:r w:rsidRPr="00E3054F">
        <w:t>改良方法。此研究為金融實務工作者提供更可靠的工具，以精確捕捉市場風險資訊，對資產定價與風險管理具重要意義。</w:t>
      </w:r>
    </w:p>
    <w:p w14:paraId="40EADD0F" w14:textId="0A517DD5" w:rsidR="00042EF4" w:rsidRDefault="00042EF4" w:rsidP="00042EF4">
      <w:pPr>
        <w:spacing w:before="180" w:after="180"/>
        <w:ind w:firstLine="480"/>
      </w:pPr>
      <w:r w:rsidRPr="00042EF4">
        <w:t xml:space="preserve">Hayashi </w:t>
      </w:r>
      <w:r>
        <w:fldChar w:fldCharType="begin"/>
      </w:r>
      <w:r>
        <w:instrText xml:space="preserve"> ADDIN ZOTERO_ITEM CSL_CITATION {"citationID":"kEOQ7xEz","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042EF4">
        <w:t>(2020)</w:t>
      </w:r>
      <w:r>
        <w:fldChar w:fldCharType="end"/>
      </w:r>
      <w:r w:rsidRPr="00042EF4">
        <w:t xml:space="preserve"> </w:t>
      </w:r>
      <w:r w:rsidRPr="00042EF4">
        <w:t>提出一套從波動率微笑分析風險中性機率密度函數的創新方法</w:t>
      </w:r>
      <w:r>
        <w:rPr>
          <w:rFonts w:hint="eastAsia"/>
        </w:rPr>
        <w:t>，</w:t>
      </w:r>
      <w:r w:rsidRPr="00042EF4">
        <w:t>該研究擴展了現有以履約價格為基礎的分析方法，透過外匯選擇權的實證分析，作者證實此分析方法所導出的風險中性機率密度函數能完全避免數值方法可能產生的近似誤差。</w:t>
      </w:r>
    </w:p>
    <w:p w14:paraId="220C77DC" w14:textId="168E3802" w:rsidR="00042EF4" w:rsidRPr="00474D4A" w:rsidRDefault="00042EF4" w:rsidP="00652996">
      <w:pPr>
        <w:spacing w:before="180" w:after="180"/>
        <w:ind w:firstLine="480"/>
      </w:pPr>
      <w:r w:rsidRPr="00042EF4">
        <w:t>Dong</w:t>
      </w:r>
      <w:r w:rsidR="00652996">
        <w:rPr>
          <w:rFonts w:hint="eastAsia"/>
        </w:rPr>
        <w:t xml:space="preserve"> et al</w:t>
      </w:r>
      <w:r w:rsidRPr="00042EF4">
        <w:t xml:space="preserve"> </w:t>
      </w:r>
      <w:r w:rsidR="00652996">
        <w:fldChar w:fldCharType="begin"/>
      </w:r>
      <w:r w:rsidR="00652996">
        <w:instrText xml:space="preserve"> ADDIN ZOTERO_ITEM CSL_CITATION {"citationID":"ErVOFz7O","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652996">
        <w:fldChar w:fldCharType="separate"/>
      </w:r>
      <w:r w:rsidR="00652996" w:rsidRPr="00652996">
        <w:t>(2024)</w:t>
      </w:r>
      <w:r w:rsidR="00652996">
        <w:fldChar w:fldCharType="end"/>
      </w:r>
      <w:r w:rsidRPr="00042EF4">
        <w:t xml:space="preserve"> </w:t>
      </w:r>
      <w:r w:rsidRPr="00042EF4">
        <w:t>提出創新</w:t>
      </w:r>
      <w:r w:rsidRPr="00042EF4">
        <w:t>Implied Willow Tree</w:t>
      </w:r>
      <w:r>
        <w:rPr>
          <w:rFonts w:hint="eastAsia"/>
        </w:rPr>
        <w:t xml:space="preserve"> (</w:t>
      </w:r>
      <w:r w:rsidRPr="00042EF4">
        <w:t>IWT)</w:t>
      </w:r>
      <w:r w:rsidRPr="00042EF4">
        <w:t>方法，解決重建風險中</w:t>
      </w:r>
      <w:r>
        <w:rPr>
          <w:rFonts w:hint="eastAsia"/>
        </w:rPr>
        <w:t>立</w:t>
      </w:r>
      <w:r w:rsidRPr="00042EF4">
        <w:t>隨機過程的研究缺口</w:t>
      </w:r>
      <w:r>
        <w:rPr>
          <w:rFonts w:hint="eastAsia"/>
        </w:rPr>
        <w:t>，</w:t>
      </w:r>
      <w:r w:rsidRPr="00042EF4">
        <w:t>有別於傳統僅重建風險中性機率密度函數的方法，該研究</w:t>
      </w:r>
      <w:r w:rsidRPr="00042EF4">
        <w:lastRenderedPageBreak/>
        <w:t>直接從跨到期日的市場選擇權價格資料重建完整的風險中</w:t>
      </w:r>
      <w:r>
        <w:rPr>
          <w:rFonts w:hint="eastAsia"/>
        </w:rPr>
        <w:t>立</w:t>
      </w:r>
      <w:r w:rsidRPr="00042EF4">
        <w:t>過程，無需依賴任何預設參數模型。實證</w:t>
      </w:r>
      <w:r>
        <w:rPr>
          <w:rFonts w:hint="eastAsia"/>
        </w:rPr>
        <w:t>顯示</w:t>
      </w:r>
      <w:r w:rsidRPr="00042EF4">
        <w:t>此方法在美式選擇權、亞</w:t>
      </w:r>
      <w:r>
        <w:rPr>
          <w:rFonts w:hint="eastAsia"/>
        </w:rPr>
        <w:t>洲</w:t>
      </w:r>
      <w:r w:rsidRPr="00042EF4">
        <w:t>選擇權定價計算上的有效性，且對原始資料中的雜訊具備良好的</w:t>
      </w:r>
      <w:r>
        <w:rPr>
          <w:rFonts w:hint="eastAsia"/>
        </w:rPr>
        <w:t>處理能力</w:t>
      </w:r>
      <w:r w:rsidRPr="00042EF4">
        <w:t>。</w:t>
      </w:r>
    </w:p>
    <w:p w14:paraId="2417175D" w14:textId="615B97DF" w:rsidR="00921A82" w:rsidRDefault="00B67397" w:rsidP="00B67397">
      <w:pPr>
        <w:pStyle w:val="2"/>
      </w:pPr>
      <w:bookmarkStart w:id="11" w:name="_Toc190531570"/>
      <w:bookmarkStart w:id="12" w:name="_Toc190982015"/>
      <w:bookmarkStart w:id="13" w:name="_Toc190983080"/>
      <w:r>
        <w:rPr>
          <w:rFonts w:hint="eastAsia"/>
        </w:rPr>
        <w:t>2.3</w:t>
      </w:r>
      <w:r w:rsidR="00BA5CC9">
        <w:rPr>
          <w:rFonts w:hint="eastAsia"/>
        </w:rPr>
        <w:t>金融</w:t>
      </w:r>
      <w:r w:rsidR="00474D4A">
        <w:rPr>
          <w:rFonts w:hint="eastAsia"/>
        </w:rPr>
        <w:t>市場</w:t>
      </w:r>
      <w:r w:rsidR="006A58BF">
        <w:rPr>
          <w:rFonts w:hint="eastAsia"/>
        </w:rPr>
        <w:t>之實證研究</w:t>
      </w:r>
      <w:bookmarkEnd w:id="11"/>
      <w:bookmarkEnd w:id="12"/>
      <w:bookmarkEnd w:id="13"/>
    </w:p>
    <w:p w14:paraId="08D32831" w14:textId="54C7D681" w:rsidR="006A58BF" w:rsidRPr="006A58BF" w:rsidRDefault="006A58BF" w:rsidP="006A58BF">
      <w:pPr>
        <w:pStyle w:val="3"/>
        <w:spacing w:before="180" w:after="180"/>
      </w:pPr>
      <w:bookmarkStart w:id="14" w:name="_Toc190531571"/>
      <w:bookmarkStart w:id="15" w:name="_Toc190982016"/>
      <w:bookmarkStart w:id="16" w:name="_Toc190983081"/>
      <w:r>
        <w:rPr>
          <w:rFonts w:hint="eastAsia"/>
        </w:rPr>
        <w:t>2.3.1</w:t>
      </w:r>
      <w:r>
        <w:rPr>
          <w:rFonts w:hint="eastAsia"/>
        </w:rPr>
        <w:t>傳統金融市場研究</w:t>
      </w:r>
      <w:bookmarkEnd w:id="14"/>
      <w:bookmarkEnd w:id="15"/>
      <w:bookmarkEnd w:id="16"/>
    </w:p>
    <w:p w14:paraId="7D6DAAE5" w14:textId="6499F205" w:rsidR="006A58BF" w:rsidRPr="006A58BF" w:rsidRDefault="006A58BF" w:rsidP="00A614CF">
      <w:pPr>
        <w:spacing w:before="180" w:after="180"/>
        <w:ind w:firstLine="480"/>
      </w:pPr>
      <w:proofErr w:type="spellStart"/>
      <w:r w:rsidRPr="006A58BF">
        <w:t>Mohrschladt</w:t>
      </w:r>
      <w:proofErr w:type="spellEnd"/>
      <w:r w:rsidRPr="006A58BF">
        <w:t>和</w:t>
      </w:r>
      <w:r w:rsidRPr="006A58BF">
        <w:t xml:space="preserve">Schneider </w:t>
      </w:r>
      <w:r w:rsidR="00A614CF">
        <w:fldChar w:fldCharType="begin"/>
      </w:r>
      <w:r w:rsidR="00A614CF">
        <w:instrText xml:space="preserve"> ADDIN ZOTERO_ITEM CSL_CITATION {"citationID":"igYrfR4b","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使用高頻交易資料分析價內外期權的隱含波動度差異，發現價內期權包含重要的市場資訊。</w:t>
      </w:r>
      <w:r w:rsidRPr="006A58BF">
        <w:t xml:space="preserve">Li et al. </w:t>
      </w:r>
      <w:r w:rsidR="00A614CF">
        <w:fldChar w:fldCharType="begin"/>
      </w:r>
      <w:r w:rsidR="00A614CF">
        <w:instrText xml:space="preserve"> ADDIN ZOTERO_ITEM CSL_CITATION {"citationID":"biIzYOPB","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的研究指出，風險中性偏態對未來股票報酬具有顯著預測能力，尤其在經濟衰退期間表現更為顯著。此發現與</w:t>
      </w:r>
      <w:r w:rsidRPr="006A58BF">
        <w:t xml:space="preserve"> </w:t>
      </w:r>
      <w:proofErr w:type="spellStart"/>
      <w:r w:rsidRPr="006A58BF">
        <w:t>Cujean</w:t>
      </w:r>
      <w:proofErr w:type="spellEnd"/>
      <w:r w:rsidRPr="006A58BF">
        <w:t>和</w:t>
      </w:r>
      <w:r w:rsidRPr="006A58BF">
        <w:t xml:space="preserve">Hasler </w:t>
      </w:r>
      <w:r w:rsidR="00A614CF">
        <w:fldChar w:fldCharType="begin"/>
      </w:r>
      <w:r w:rsidR="00A614CF">
        <w:instrText xml:space="preserve"> ADDIN ZOTERO_ITEM CSL_CITATION {"citationID":"uKWnQclC","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A614CF">
        <w:fldChar w:fldCharType="separate"/>
      </w:r>
      <w:r w:rsidR="00A614CF" w:rsidRPr="00A614CF">
        <w:t>(2017)</w:t>
      </w:r>
      <w:r w:rsidR="00A614CF">
        <w:fldChar w:fldCharType="end"/>
      </w:r>
      <w:r w:rsidRPr="006A58BF">
        <w:t xml:space="preserve"> </w:t>
      </w:r>
      <w:r w:rsidRPr="006A58BF">
        <w:t>的理論預測一致。</w:t>
      </w:r>
    </w:p>
    <w:p w14:paraId="7342114B" w14:textId="4D9E671F" w:rsidR="006A58BF" w:rsidRDefault="006A58BF" w:rsidP="00A614CF">
      <w:pPr>
        <w:spacing w:before="180" w:after="180"/>
        <w:ind w:firstLine="480"/>
      </w:pPr>
      <w:r w:rsidRPr="006A58BF">
        <w:t xml:space="preserve">Feng et al. </w:t>
      </w:r>
      <w:r w:rsidR="00A614CF">
        <w:fldChar w:fldCharType="begin"/>
      </w:r>
      <w:r w:rsidR="00A614CF">
        <w:instrText xml:space="preserve"> ADDIN ZOTERO_ITEM CSL_CITATION {"citationID":"S0qPPNrd","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最新研究發現，市場情緒與選擇權隱含波動率之間存在強烈關聯，特別是在市場不確定性較高的時期。</w:t>
      </w:r>
      <w:r w:rsidRPr="006A58BF">
        <w:t xml:space="preserve">Köse et al. </w:t>
      </w:r>
      <w:r w:rsidR="00A614CF">
        <w:fldChar w:fldCharType="begin"/>
      </w:r>
      <w:r w:rsidR="00A614CF">
        <w:instrText xml:space="preserve"> ADDIN ZOTERO_ITEM CSL_CITATION {"citationID":"69QP8Pa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A614CF">
        <w:fldChar w:fldCharType="separate"/>
      </w:r>
      <w:r w:rsidR="00A614CF" w:rsidRPr="00A614CF">
        <w:t>(2024)</w:t>
      </w:r>
      <w:r w:rsidR="00A614CF">
        <w:fldChar w:fldCharType="end"/>
      </w:r>
      <w:r w:rsidRPr="006A58BF">
        <w:t xml:space="preserve"> </w:t>
      </w:r>
      <w:r w:rsidRPr="006A58BF">
        <w:t>則從市場微觀結構的角度，研究了交易者行為對選擇權價格形成的影響，發現機構投資人的交易行為對</w:t>
      </w:r>
      <w:r w:rsidRPr="006A58BF">
        <w:t>RND</w:t>
      </w:r>
      <w:r w:rsidRPr="006A58BF">
        <w:t>形狀有顯著影響。</w:t>
      </w:r>
    </w:p>
    <w:p w14:paraId="267B88A2" w14:textId="1D260DEB" w:rsidR="00D52AC3" w:rsidRPr="006A58BF" w:rsidRDefault="00D52AC3" w:rsidP="00A614CF">
      <w:pPr>
        <w:spacing w:before="180" w:after="180"/>
        <w:ind w:firstLine="480"/>
      </w:pPr>
      <w:r w:rsidRPr="00D52AC3">
        <w:t>在報酬預測方面，</w:t>
      </w:r>
      <w:r w:rsidRPr="00D52AC3">
        <w:t>Amaya</w:t>
      </w:r>
      <w:r w:rsidRPr="00D52AC3">
        <w:t>等人</w:t>
      </w:r>
      <w:r w:rsidRPr="00D52AC3">
        <w:t xml:space="preserve"> </w:t>
      </w:r>
      <w:r w:rsidR="00A614CF">
        <w:fldChar w:fldCharType="begin"/>
      </w:r>
      <w:r w:rsidR="00A614CF">
        <w:instrText xml:space="preserve"> ADDIN ZOTERO_ITEM CSL_CITATION {"citationID":"hSRBjwB8","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A614CF">
        <w:rPr>
          <w:rtl/>
          <w:lang w:bidi="he-IL"/>
        </w:rPr>
        <w:instrText>׳</w:instrText>
      </w:r>
      <w:r w:rsidR="00A614CF">
        <w:instrText>s stock returns is positive but not always significant. We do not find a strong relation between realized volatility and next week</w:instrText>
      </w:r>
      <w:r w:rsidR="00A614CF">
        <w:rPr>
          <w:rtl/>
          <w:lang w:bidi="he-IL"/>
        </w:rPr>
        <w:instrText>׳</w:instrText>
      </w:r>
      <w:r w:rsidR="00A614CF">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A614CF">
        <w:fldChar w:fldCharType="separate"/>
      </w:r>
      <w:r w:rsidR="00A614CF" w:rsidRPr="00A614CF">
        <w:t>(2015)</w:t>
      </w:r>
      <w:r w:rsidR="00A614CF">
        <w:fldChar w:fldCharType="end"/>
      </w:r>
      <w:r w:rsidRPr="00D52AC3">
        <w:t xml:space="preserve"> </w:t>
      </w:r>
      <w:r w:rsidRPr="00D52AC3">
        <w:t>的實證研究發現，已實現偏態對股票橫斷面報酬具有顯著解釋力，且此預測能力在控制其他風險因子後仍然顯著。</w:t>
      </w:r>
      <w:r w:rsidRPr="00D52AC3">
        <w:t>Bali</w:t>
      </w:r>
      <w:r w:rsidRPr="00D52AC3">
        <w:t>和</w:t>
      </w:r>
      <w:r w:rsidRPr="00D52AC3">
        <w:t xml:space="preserve">Zhou </w:t>
      </w:r>
      <w:r w:rsidR="00A614CF">
        <w:fldChar w:fldCharType="begin"/>
      </w:r>
      <w:r w:rsidR="00A614CF">
        <w:instrText xml:space="preserve"> ADDIN ZOTERO_ITEM CSL_CITATION {"citationID":"jFD2mgNY","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A614CF">
        <w:fldChar w:fldCharType="separate"/>
      </w:r>
      <w:r w:rsidR="00A614CF" w:rsidRPr="00A614CF">
        <w:t>(2016)</w:t>
      </w:r>
      <w:r w:rsidR="00A614CF">
        <w:fldChar w:fldCharType="end"/>
      </w:r>
      <w:r w:rsidRPr="00D52AC3">
        <w:t xml:space="preserve"> </w:t>
      </w:r>
      <w:r w:rsidRPr="00D52AC3">
        <w:t>則從風險與不確定性的角度切入，發現市場不確定性與預期報酬間存在顯著關聯，特別是在總體經濟不確定性較高的時期。</w:t>
      </w:r>
      <w:r w:rsidRPr="00D52AC3">
        <w:t>Campbell</w:t>
      </w:r>
      <w:r w:rsidRPr="00D52AC3">
        <w:t>和</w:t>
      </w:r>
      <w:r w:rsidRPr="00D52AC3">
        <w:t xml:space="preserve">Thompson </w:t>
      </w:r>
      <w:r w:rsidR="00A614CF">
        <w:fldChar w:fldCharType="begin"/>
      </w:r>
      <w:r w:rsidR="00A614CF">
        <w:instrText xml:space="preserve"> ADDIN ZOTERO_ITEM CSL_CITATION {"citationID":"kVKWeHy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A614CF">
        <w:fldChar w:fldCharType="separate"/>
      </w:r>
      <w:r w:rsidR="00A614CF" w:rsidRPr="00A614CF">
        <w:t>(2008)</w:t>
      </w:r>
      <w:r w:rsidR="00A614CF">
        <w:fldChar w:fldCharType="end"/>
      </w:r>
      <w:r w:rsidRPr="00D52AC3">
        <w:t xml:space="preserve"> </w:t>
      </w:r>
      <w:r w:rsidRPr="00D52AC3">
        <w:t>的開創性研究則提出了一個重要的方法論貢獻，他們建立了評估預測模型經濟價值的框架，並證實即使看似微小的預測能力也可能帶來可觀的經濟效益。</w:t>
      </w:r>
    </w:p>
    <w:p w14:paraId="5F6973AB" w14:textId="778BBA81" w:rsidR="00AC00D6" w:rsidRDefault="006A58BF" w:rsidP="006A58BF">
      <w:pPr>
        <w:pStyle w:val="3"/>
        <w:spacing w:before="180" w:after="180"/>
      </w:pPr>
      <w:bookmarkStart w:id="17" w:name="_Toc190531572"/>
      <w:bookmarkStart w:id="18" w:name="_Toc190982017"/>
      <w:bookmarkStart w:id="19" w:name="_Toc190983082"/>
      <w:r>
        <w:rPr>
          <w:rFonts w:hint="eastAsia"/>
        </w:rPr>
        <w:t>2.3.2</w:t>
      </w:r>
      <w:r>
        <w:rPr>
          <w:rFonts w:hint="eastAsia"/>
        </w:rPr>
        <w:t>加密貨幣市場研究</w:t>
      </w:r>
      <w:bookmarkEnd w:id="17"/>
      <w:bookmarkEnd w:id="18"/>
      <w:bookmarkEnd w:id="19"/>
    </w:p>
    <w:p w14:paraId="42C574D6" w14:textId="5DA69398" w:rsidR="006A58BF" w:rsidRPr="006A58BF" w:rsidRDefault="006A58BF" w:rsidP="00F3695B">
      <w:pPr>
        <w:spacing w:before="180" w:after="180"/>
        <w:ind w:firstLine="480"/>
      </w:pPr>
      <w:r w:rsidRPr="006A58BF">
        <w:t>在加密貨幣市場方面，</w:t>
      </w:r>
      <w:r w:rsidRPr="006A58BF">
        <w:t>Zulfiqar</w:t>
      </w:r>
      <w:r w:rsidRPr="006A58BF">
        <w:t>和</w:t>
      </w:r>
      <w:r w:rsidRPr="006A58BF">
        <w:t xml:space="preserve">Gulzar </w:t>
      </w:r>
      <w:r w:rsidR="00A614CF">
        <w:fldChar w:fldCharType="begin"/>
      </w:r>
      <w:r w:rsidR="00A614CF">
        <w:instrText xml:space="preserve"> ADDIN ZOTERO_ITEM CSL_CITATION {"citationID":"VhpSXiiC","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研究發現，主要加密貨幣交易所提供的</w:t>
      </w:r>
      <w:r w:rsidR="009E7A3F">
        <w:rPr>
          <w:rFonts w:hint="eastAsia"/>
        </w:rPr>
        <w:t>選擇權</w:t>
      </w:r>
      <w:r w:rsidRPr="006A58BF">
        <w:t>交易，為投資人提供了更多元的避險工具。</w:t>
      </w:r>
      <w:r w:rsidR="0070140E" w:rsidRPr="0070140E">
        <w:t>Baur</w:t>
      </w:r>
      <w:r w:rsidR="00F3695B">
        <w:rPr>
          <w:rFonts w:hint="eastAsia"/>
        </w:rPr>
        <w:t>和</w:t>
      </w:r>
      <w:r w:rsidR="0070140E" w:rsidRPr="0070140E">
        <w:t xml:space="preserve">Smales </w:t>
      </w:r>
      <w:r w:rsidR="00F3695B">
        <w:fldChar w:fldCharType="begin"/>
      </w:r>
      <w:r w:rsidR="00F3695B">
        <w:instrText xml:space="preserve"> ADDIN ZOTERO_ITEM CSL_CITATION {"citationID":"sS4fwYm3","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F3695B">
        <w:fldChar w:fldCharType="separate"/>
      </w:r>
      <w:r w:rsidR="00F3695B" w:rsidRPr="00F3695B">
        <w:t>(2022)</w:t>
      </w:r>
      <w:r w:rsidR="00F3695B">
        <w:fldChar w:fldCharType="end"/>
      </w:r>
      <w:r w:rsidR="0070140E" w:rsidRPr="0070140E">
        <w:t xml:space="preserve"> </w:t>
      </w:r>
      <w:r w:rsidR="0070140E">
        <w:rPr>
          <w:rFonts w:hint="eastAsia"/>
        </w:rPr>
        <w:lastRenderedPageBreak/>
        <w:t>則</w:t>
      </w:r>
      <w:r w:rsidR="0070140E" w:rsidRPr="0070140E">
        <w:t>針對比特幣期貨市場的交易行為進行深入研究，發現槓桿資金交易者（</w:t>
      </w:r>
      <w:r w:rsidR="0070140E" w:rsidRPr="0070140E">
        <w:t>leveraged money traders</w:t>
      </w:r>
      <w:r w:rsidR="0070140E" w:rsidRPr="0070140E">
        <w:t>）在比特幣期貨市場中扮演關鍵角色，不僅持有最大部位，且通常呈現淨空頭狀態</w:t>
      </w:r>
      <w:r w:rsidR="00F3695B">
        <w:rPr>
          <w:rFonts w:hint="eastAsia"/>
        </w:rPr>
        <w:t>，</w:t>
      </w:r>
      <w:r w:rsidR="0070140E" w:rsidRPr="0070140E">
        <w:t>這些交易者展現</w:t>
      </w:r>
      <w:r w:rsidR="00F3695B" w:rsidRPr="00F3695B">
        <w:t>其能夠準確預測最大的市場波動</w:t>
      </w:r>
      <w:r w:rsidR="00F3695B">
        <w:rPr>
          <w:rFonts w:hint="eastAsia"/>
        </w:rPr>
        <w:t>之</w:t>
      </w:r>
      <w:r w:rsidR="0070140E" w:rsidRPr="0070140E">
        <w:t>能力，透過調整空頭部位實現</w:t>
      </w:r>
      <w:r w:rsidR="00F3695B">
        <w:rPr>
          <w:rFonts w:hint="eastAsia"/>
        </w:rPr>
        <w:t>獲利</w:t>
      </w:r>
      <w:r w:rsidR="0070140E" w:rsidRPr="0070140E">
        <w:t>。</w:t>
      </w:r>
      <w:r w:rsidRPr="006A58BF">
        <w:t>López-</w:t>
      </w:r>
      <w:proofErr w:type="spellStart"/>
      <w:r w:rsidRPr="006A58BF">
        <w:t>Cabarcos</w:t>
      </w:r>
      <w:proofErr w:type="spellEnd"/>
      <w:r w:rsidRPr="006A58BF">
        <w:t xml:space="preserve"> et al. </w:t>
      </w:r>
      <w:r w:rsidR="00A614CF">
        <w:fldChar w:fldCharType="begin"/>
      </w:r>
      <w:r w:rsidR="00A614CF">
        <w:instrText xml:space="preserve"> ADDIN ZOTERO_ITEM CSL_CITATION {"citationID":"SLOhEIba","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深入分析了比特幣市場的投資者情緒與價格波動的關係，發現社群媒體情緒指標對短期價格變動具有顯著預測力。</w:t>
      </w:r>
    </w:p>
    <w:p w14:paraId="2C200505" w14:textId="5986EFB8" w:rsidR="006A58BF" w:rsidRDefault="006A58BF" w:rsidP="00A614CF">
      <w:pPr>
        <w:spacing w:before="180" w:after="180"/>
        <w:ind w:firstLine="480"/>
      </w:pPr>
      <w:r w:rsidRPr="006A58BF">
        <w:t xml:space="preserve">Chordia et al. </w:t>
      </w:r>
      <w:r w:rsidR="00A614CF">
        <w:fldChar w:fldCharType="begin"/>
      </w:r>
      <w:r w:rsidR="00A614CF">
        <w:instrText xml:space="preserve"> ADDIN ZOTERO_ITEM CSL_CITATION {"citationID":"BREuT2jh","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A614CF">
        <w:fldChar w:fldCharType="separate"/>
      </w:r>
      <w:r w:rsidR="00A614CF" w:rsidRPr="00A614CF">
        <w:t>(2021)</w:t>
      </w:r>
      <w:r w:rsidR="00A614CF">
        <w:fldChar w:fldCharType="end"/>
      </w:r>
      <w:r w:rsidRPr="006A58BF">
        <w:t xml:space="preserve"> </w:t>
      </w:r>
      <w:r w:rsidRPr="006A58BF">
        <w:t>的研究指出，比特幣選擇權市場的</w:t>
      </w:r>
      <w:r w:rsidRPr="006A58BF">
        <w:t>RND</w:t>
      </w:r>
      <w:r w:rsidRPr="006A58BF">
        <w:t>往往呈現顯著的左偏和超額峰度。</w:t>
      </w:r>
      <w:proofErr w:type="spellStart"/>
      <w:r w:rsidRPr="006A58BF">
        <w:t>Akyildirim</w:t>
      </w:r>
      <w:proofErr w:type="spellEnd"/>
      <w:r w:rsidRPr="006A58BF">
        <w:t xml:space="preserve"> et al. </w:t>
      </w:r>
      <w:r w:rsidR="00A614CF">
        <w:fldChar w:fldCharType="begin"/>
      </w:r>
      <w:r w:rsidR="00A614CF">
        <w:instrText xml:space="preserve"> ADDIN ZOTERO_ITEM CSL_CITATION {"citationID":"q7Fcbo3e","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A614CF">
        <w:fldChar w:fldCharType="separate"/>
      </w:r>
      <w:r w:rsidR="00A614CF" w:rsidRPr="00A614CF">
        <w:t>(2020)</w:t>
      </w:r>
      <w:r w:rsidR="00A614CF">
        <w:fldChar w:fldCharType="end"/>
      </w:r>
      <w:r w:rsidRPr="006A58BF">
        <w:t xml:space="preserve"> </w:t>
      </w:r>
      <w:r w:rsidRPr="006A58BF">
        <w:t>進一步發現，加密貨幣市場在投資者恐懼情緒升高時表現出較高波動性，且與傳統市場波動性指標呈現顯著相關。</w:t>
      </w:r>
    </w:p>
    <w:p w14:paraId="76D0611B" w14:textId="1AA4A223" w:rsidR="00D52AC3" w:rsidRDefault="00D52AC3" w:rsidP="00A614CF">
      <w:pPr>
        <w:spacing w:before="180" w:after="180"/>
        <w:ind w:firstLine="480"/>
      </w:pPr>
      <w:r w:rsidRPr="00D52AC3">
        <w:t>在加密貨幣市場的動態特性研究方面，</w:t>
      </w:r>
      <w:r w:rsidRPr="00D52AC3">
        <w:t>Li</w:t>
      </w:r>
      <w:r w:rsidRPr="00D52AC3">
        <w:t>等人</w:t>
      </w:r>
      <w:r w:rsidRPr="00D52AC3">
        <w:t xml:space="preserve"> </w:t>
      </w:r>
      <w:r w:rsidR="00A614CF">
        <w:fldChar w:fldCharType="begin"/>
      </w:r>
      <w:r w:rsidR="00A614CF">
        <w:instrText xml:space="preserve"> ADDIN ZOTERO_ITEM CSL_CITATION {"citationID":"RSgpKHs0","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A614CF">
        <w:fldChar w:fldCharType="separate"/>
      </w:r>
      <w:r w:rsidR="00A614CF" w:rsidRPr="00A614CF">
        <w:t>(2021)</w:t>
      </w:r>
      <w:r w:rsidR="00A614CF">
        <w:fldChar w:fldCharType="end"/>
      </w:r>
      <w:r w:rsidRPr="00D52AC3">
        <w:t xml:space="preserve"> </w:t>
      </w:r>
      <w:r w:rsidRPr="00D52AC3">
        <w:t>發現</w:t>
      </w:r>
      <w:r w:rsidRPr="00D52AC3">
        <w:t>MAX</w:t>
      </w:r>
      <w:r w:rsidRPr="00D52AC3">
        <w:t>動量效應在加密貨幣市場特別顯著。具體而言，過去表現最佳的加密貨幣在未來期間仍傾向維持較佳表現，此現象與傳統金融市場的動量效應類似，但強度更為顯著。這項發現不僅補充了我們對加密貨幣市場微觀結構的理解，也為投資策略的設計提供了重要啟示。</w:t>
      </w:r>
    </w:p>
    <w:p w14:paraId="04225A36" w14:textId="4B7818E1" w:rsidR="00AA1C57" w:rsidRPr="00AA1C57" w:rsidRDefault="00AA1C57" w:rsidP="00AA1C57">
      <w:pPr>
        <w:spacing w:before="180" w:after="180"/>
        <w:ind w:firstLine="480"/>
      </w:pPr>
      <w:r w:rsidRPr="00AA1C57">
        <w:t>Liu &amp; Chen</w:t>
      </w:r>
      <w:r>
        <w:t xml:space="preserve"> </w:t>
      </w:r>
      <w:r>
        <w:fldChar w:fldCharType="begin"/>
      </w:r>
      <w:r>
        <w:instrText xml:space="preserve"> ADDIN ZOTERO_ITEM CSL_CITATION {"citationID":"fgDDRN16","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fldChar w:fldCharType="separate"/>
      </w:r>
      <w:r w:rsidRPr="00AA1C57">
        <w:t>(2024)</w:t>
      </w:r>
      <w:r>
        <w:fldChar w:fldCharType="end"/>
      </w:r>
      <w:r>
        <w:rPr>
          <w:rFonts w:hint="eastAsia"/>
        </w:rPr>
        <w:t xml:space="preserve"> </w:t>
      </w:r>
      <w:r w:rsidRPr="00AA1C57">
        <w:t>研究發現，市值較大的加密貨幣表現出左偏特性，而市值較小的則呈現右偏，</w:t>
      </w:r>
      <w:r>
        <w:rPr>
          <w:rFonts w:hint="eastAsia"/>
        </w:rPr>
        <w:t>且非對稱性風險與未來報酬呈現負相關，意即偏度較低的加密貨幣通常能產生較高的報酬，無論市場波動率高低，偏度與報酬皆存在顯著負相關。</w:t>
      </w:r>
    </w:p>
    <w:p w14:paraId="0DD50487" w14:textId="015F6AA3" w:rsidR="006A58BF" w:rsidRDefault="006A58BF" w:rsidP="006A58BF">
      <w:pPr>
        <w:pStyle w:val="3"/>
        <w:spacing w:before="180" w:after="180"/>
      </w:pPr>
      <w:bookmarkStart w:id="20" w:name="_Toc190531573"/>
      <w:bookmarkStart w:id="21" w:name="_Toc190982018"/>
      <w:bookmarkStart w:id="22" w:name="_Toc190983083"/>
      <w:r>
        <w:rPr>
          <w:rFonts w:hint="eastAsia"/>
        </w:rPr>
        <w:t>2.3.3</w:t>
      </w:r>
      <w:r>
        <w:rPr>
          <w:rFonts w:hint="eastAsia"/>
        </w:rPr>
        <w:t>市場效率與預測能力研究</w:t>
      </w:r>
      <w:bookmarkEnd w:id="20"/>
      <w:bookmarkEnd w:id="21"/>
      <w:bookmarkEnd w:id="22"/>
    </w:p>
    <w:p w14:paraId="3EC565A7" w14:textId="751BF75A" w:rsidR="0000624B" w:rsidRDefault="0000624B" w:rsidP="0000624B">
      <w:pPr>
        <w:spacing w:before="180" w:after="180"/>
        <w:ind w:firstLine="480"/>
        <w:rPr>
          <w:rFonts w:hint="eastAsia"/>
        </w:rPr>
      </w:pPr>
      <w:r w:rsidRPr="0000624B">
        <w:t>Mei</w:t>
      </w:r>
      <w:r>
        <w:rPr>
          <w:rFonts w:hint="eastAsia"/>
        </w:rPr>
        <w:t xml:space="preserve"> et al.</w:t>
      </w:r>
      <w:r w:rsidRPr="0000624B">
        <w:t xml:space="preserve"> </w:t>
      </w:r>
      <w:r>
        <w:fldChar w:fldCharType="begin"/>
      </w:r>
      <w:r>
        <w:instrText xml:space="preserve"> ADDIN ZOTERO_ITEM CSL_CITATION {"citationID":"Q5SKBzQY","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fldChar w:fldCharType="separate"/>
      </w:r>
      <w:r w:rsidRPr="0000624B">
        <w:t>(2017)</w:t>
      </w:r>
      <w:r>
        <w:fldChar w:fldCharType="end"/>
      </w:r>
      <w:r w:rsidRPr="0000624B">
        <w:t xml:space="preserve"> </w:t>
      </w:r>
      <w:r w:rsidRPr="0000624B">
        <w:t>探討已實現偏態（</w:t>
      </w:r>
      <w:r>
        <w:rPr>
          <w:rFonts w:hint="eastAsia"/>
        </w:rPr>
        <w:t>realized skewness</w:t>
      </w:r>
      <w:r w:rsidRPr="0000624B">
        <w:t>）與已實現峰態（</w:t>
      </w:r>
      <w:r>
        <w:rPr>
          <w:rFonts w:hint="eastAsia"/>
        </w:rPr>
        <w:t>realized kurtosis</w:t>
      </w:r>
      <w:r w:rsidRPr="0000624B">
        <w:t>）對股市波動度預測的影響，樣本外預測結果顯示，已實現偏態與已實現峰態對未來波動度具有顯著的負向影響，</w:t>
      </w:r>
      <w:r>
        <w:rPr>
          <w:rFonts w:hint="eastAsia"/>
        </w:rPr>
        <w:t>且</w:t>
      </w:r>
      <w:r w:rsidRPr="0000624B">
        <w:t>已實現偏態在中長期預測區間的表現優於已實現峰態，而在短期預測中則效果有限。</w:t>
      </w:r>
    </w:p>
    <w:p w14:paraId="30156A57" w14:textId="387F42F5" w:rsidR="00E73684" w:rsidRDefault="00E73684" w:rsidP="00E3054F">
      <w:pPr>
        <w:spacing w:before="180" w:after="180"/>
        <w:ind w:firstLine="480"/>
      </w:pPr>
      <w:r w:rsidRPr="00E73684">
        <w:t>Wang</w:t>
      </w:r>
      <w:r w:rsidR="00E3054F">
        <w:rPr>
          <w:rFonts w:hint="eastAsia"/>
        </w:rPr>
        <w:t>和</w:t>
      </w:r>
      <w:r w:rsidRPr="00E73684">
        <w:t xml:space="preserve">Yen </w:t>
      </w:r>
      <w:r w:rsidR="00E3054F">
        <w:fldChar w:fldCharType="begin"/>
      </w:r>
      <w:r w:rsidR="00E3054F">
        <w:instrText xml:space="preserve"> ADDIN ZOTERO_ITEM CSL_CITATION {"citationID":"zaknA117","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E3054F">
        <w:fldChar w:fldCharType="separate"/>
      </w:r>
      <w:r w:rsidR="00E3054F" w:rsidRPr="00E3054F">
        <w:t>(2018)</w:t>
      </w:r>
      <w:r w:rsidR="00E3054F">
        <w:fldChar w:fldCharType="end"/>
      </w:r>
      <w:r>
        <w:rPr>
          <w:rFonts w:hint="eastAsia"/>
        </w:rPr>
        <w:t xml:space="preserve"> </w:t>
      </w:r>
      <w:r w:rsidRPr="00E73684">
        <w:t>研究顯示，基於極值理論建構的選擇權隱含尾部風險指標能有效預測標的資產未來變動。實證結果發現，</w:t>
      </w:r>
      <w:r w:rsidRPr="00E73684">
        <w:t>S&amp;P 500</w:t>
      </w:r>
      <w:r w:rsidRPr="00E73684">
        <w:t>指數與</w:t>
      </w:r>
      <w:r w:rsidRPr="00E73684">
        <w:t>VIX</w:t>
      </w:r>
      <w:r w:rsidRPr="00E73684">
        <w:t>選擇權所隱</w:t>
      </w:r>
      <w:r w:rsidRPr="00E73684">
        <w:lastRenderedPageBreak/>
        <w:t>含的尾部風險對未來報酬具顯著預測能力，特別在經濟衰退期間表現更為明顯。此研究為投資人提供了利用選擇權市場資訊預測極端市場事件的實證依據。</w:t>
      </w:r>
    </w:p>
    <w:p w14:paraId="4B06302B" w14:textId="4E8BC230" w:rsidR="00B57789" w:rsidRDefault="00B57789" w:rsidP="00B57789">
      <w:pPr>
        <w:spacing w:before="180" w:after="180"/>
        <w:ind w:firstLine="480"/>
      </w:pPr>
      <w:r w:rsidRPr="00B57789">
        <w:t>Chen</w:t>
      </w:r>
      <w:r>
        <w:rPr>
          <w:rFonts w:hint="eastAsia"/>
        </w:rPr>
        <w:t xml:space="preserve"> et al.</w:t>
      </w:r>
      <w:r w:rsidRPr="00B57789">
        <w:t xml:space="preserve"> </w:t>
      </w:r>
      <w:r>
        <w:fldChar w:fldCharType="begin"/>
      </w:r>
      <w:r>
        <w:instrText xml:space="preserve"> ADDIN ZOTERO_ITEM CSL_CITATION {"citationID":"q9RzDxuj","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fldChar w:fldCharType="separate"/>
      </w:r>
      <w:r w:rsidRPr="00B57789">
        <w:t>(2018)</w:t>
      </w:r>
      <w:r>
        <w:fldChar w:fldCharType="end"/>
      </w:r>
      <w:r w:rsidRPr="00B57789">
        <w:t xml:space="preserve"> </w:t>
      </w:r>
      <w:r w:rsidRPr="00B57789">
        <w:t>針對崩盤風險與風險中</w:t>
      </w:r>
      <w:r>
        <w:rPr>
          <w:rFonts w:hint="eastAsia"/>
        </w:rPr>
        <w:t>立</w:t>
      </w:r>
      <w:r w:rsidRPr="00B57789">
        <w:t>機率密度函數的關聯性進行深入探討。研究團隊提出一種更為簡便的方法來估計風險中性高階動差，結果顯示，風險中</w:t>
      </w:r>
      <w:r>
        <w:rPr>
          <w:rFonts w:hint="eastAsia"/>
        </w:rPr>
        <w:t>立</w:t>
      </w:r>
      <w:r w:rsidRPr="00B57789">
        <w:t>機率密度函數，特別是其高階動差，在預測及解釋崩盤風險與風險溢酬方面具有</w:t>
      </w:r>
      <w:r>
        <w:rPr>
          <w:rFonts w:hint="eastAsia"/>
        </w:rPr>
        <w:t>顯著</w:t>
      </w:r>
      <w:r w:rsidRPr="00B57789">
        <w:t>解釋能力</w:t>
      </w:r>
      <w:r>
        <w:rPr>
          <w:rFonts w:hint="eastAsia"/>
        </w:rPr>
        <w:t>，其中偏態與風險溢酬具高度正相關，峰態則與外匯交換利差存在正相關，且峰態越高代表市場出現極端事件機率增加</w:t>
      </w:r>
      <w:r w:rsidRPr="00B57789">
        <w:t>。此外，研究發現風險中</w:t>
      </w:r>
      <w:r>
        <w:rPr>
          <w:rFonts w:hint="eastAsia"/>
        </w:rPr>
        <w:t>立</w:t>
      </w:r>
      <w:r w:rsidRPr="00B57789">
        <w:t>機率密度函數的高階動差與總體經濟變數呈現密切的共同變動關係，其表現優於傳統</w:t>
      </w:r>
      <w:r w:rsidRPr="00B57789">
        <w:t>Black-Scholes</w:t>
      </w:r>
      <w:r w:rsidRPr="00B57789">
        <w:t>模型所隱含的波動率。</w:t>
      </w:r>
    </w:p>
    <w:p w14:paraId="1E65DE60" w14:textId="3151F0F5" w:rsidR="00E3054F" w:rsidRDefault="00CD1CD0" w:rsidP="00CD1CD0">
      <w:pPr>
        <w:spacing w:before="180" w:after="180"/>
        <w:ind w:firstLine="480"/>
      </w:pPr>
      <w:r w:rsidRPr="00CD1CD0">
        <w:t>Kim</w:t>
      </w:r>
      <w:r w:rsidRPr="00CD1CD0">
        <w:t>與</w:t>
      </w:r>
      <w:r w:rsidRPr="00CD1CD0">
        <w:t xml:space="preserve">Park </w:t>
      </w:r>
      <w:r>
        <w:fldChar w:fldCharType="begin"/>
      </w:r>
      <w:r>
        <w:instrText xml:space="preserve"> ADDIN ZOTERO_ITEM CSL_CITATION {"citationID":"t88dTBEm","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fldChar w:fldCharType="separate"/>
      </w:r>
      <w:r w:rsidRPr="00CD1CD0">
        <w:t>(2018)</w:t>
      </w:r>
      <w:r>
        <w:fldChar w:fldCharType="end"/>
      </w:r>
      <w:r>
        <w:rPr>
          <w:rFonts w:hint="eastAsia"/>
        </w:rPr>
        <w:t xml:space="preserve"> </w:t>
      </w:r>
      <w:r>
        <w:rPr>
          <w:rFonts w:hint="eastAsia"/>
        </w:rPr>
        <w:t>之</w:t>
      </w:r>
      <w:r w:rsidRPr="00CD1CD0">
        <w:t>實證</w:t>
      </w:r>
      <w:r>
        <w:rPr>
          <w:rFonts w:hint="eastAsia"/>
        </w:rPr>
        <w:t>研究</w:t>
      </w:r>
      <w:r w:rsidRPr="00CD1CD0">
        <w:t>顯示，選擇權隱含偏態與後續股票報酬呈現顯著負相關，即使控制多項公司特性變數後仍然成立。</w:t>
      </w:r>
      <w:proofErr w:type="spellStart"/>
      <w:r w:rsidR="000A562B" w:rsidRPr="000A562B">
        <w:t>Jackwerth</w:t>
      </w:r>
      <w:proofErr w:type="spellEnd"/>
      <w:r w:rsidR="000A562B" w:rsidRPr="000A562B">
        <w:t xml:space="preserve"> </w:t>
      </w:r>
      <w:r w:rsidR="00A614CF">
        <w:fldChar w:fldCharType="begin"/>
      </w:r>
      <w:r w:rsidR="00A614CF">
        <w:instrText xml:space="preserve"> ADDIN ZOTERO_ITEM CSL_CITATION {"citationID":"HQ77GAvF","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A614CF">
        <w:fldChar w:fldCharType="separate"/>
      </w:r>
      <w:r w:rsidR="00A614CF" w:rsidRPr="00A614CF">
        <w:t>(2020)</w:t>
      </w:r>
      <w:r w:rsidR="00A614CF">
        <w:fldChar w:fldCharType="end"/>
      </w:r>
      <w:r w:rsidR="000A562B" w:rsidRPr="000A562B">
        <w:t xml:space="preserve"> </w:t>
      </w:r>
      <w:r w:rsidR="000A562B" w:rsidRPr="000A562B">
        <w:t>分析</w:t>
      </w:r>
      <w:r w:rsidR="000A562B" w:rsidRPr="000A562B">
        <w:t>S&amp;P 500</w:t>
      </w:r>
      <w:r w:rsidR="000A562B" w:rsidRPr="000A562B">
        <w:t>指數選擇權的風險中立機率時發現，市場在重大事件發生時往往需要一定時間才能完全反映其影響。</w:t>
      </w:r>
      <w:proofErr w:type="spellStart"/>
      <w:r w:rsidR="00EB0640" w:rsidRPr="00EB0640">
        <w:t>Jondeau</w:t>
      </w:r>
      <w:proofErr w:type="spellEnd"/>
      <w:r w:rsidR="00EB0640" w:rsidRPr="00EB0640">
        <w:t>等人</w:t>
      </w:r>
      <w:r w:rsidR="00EB0640" w:rsidRPr="00EB0640">
        <w:t xml:space="preserve"> </w:t>
      </w:r>
      <w:r w:rsidR="00EB0640">
        <w:fldChar w:fldCharType="begin"/>
      </w:r>
      <w:r w:rsidR="00EB0640">
        <w:instrText xml:space="preserve"> ADDIN ZOTERO_ITEM CSL_CITATION {"citationID":"4tvrK19w","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EB0640">
        <w:fldChar w:fldCharType="separate"/>
      </w:r>
      <w:r w:rsidR="00EB0640" w:rsidRPr="00EB0640">
        <w:t>(2020)</w:t>
      </w:r>
      <w:r w:rsidR="00EB0640">
        <w:fldChar w:fldCharType="end"/>
      </w:r>
      <w:r w:rsidR="00EB0640" w:rsidRPr="00EB0640">
        <w:t xml:space="preserve"> </w:t>
      </w:r>
      <w:r w:rsidR="00EB0640" w:rsidRPr="00EB0640">
        <w:t>研究個別股票偏態對指數期貨報酬的預測能力，實證結果顯示此指標在預測標普</w:t>
      </w:r>
      <w:r w:rsidR="00EB0640" w:rsidRPr="00EB0640">
        <w:t>500</w:t>
      </w:r>
      <w:r w:rsidR="00EB0640" w:rsidRPr="00EB0640">
        <w:t>指數期貨報酬方面展現顯著效果。即使控制流動性風險及經濟循環因素後，此預測關係依然成立，</w:t>
      </w:r>
      <w:r w:rsidR="00EB0640">
        <w:rPr>
          <w:rFonts w:hint="eastAsia"/>
        </w:rPr>
        <w:t>且</w:t>
      </w:r>
      <w:r w:rsidR="00EB0640" w:rsidRPr="00EB0640">
        <w:t>個別偏態在樣本外預測指數期貨報酬方面同樣表現卓越</w:t>
      </w:r>
      <w:r w:rsidR="00EB0640">
        <w:rPr>
          <w:rFonts w:hint="eastAsia"/>
        </w:rPr>
        <w:t>。</w:t>
      </w:r>
      <w:r w:rsidR="000A562B" w:rsidRPr="000A562B">
        <w:t xml:space="preserve">Liu and </w:t>
      </w:r>
      <w:proofErr w:type="spellStart"/>
      <w:r w:rsidR="000A562B" w:rsidRPr="000A562B">
        <w:t>Tsyvinski</w:t>
      </w:r>
      <w:proofErr w:type="spellEnd"/>
      <w:r w:rsidR="000A562B" w:rsidRPr="000A562B">
        <w:t xml:space="preserve"> </w:t>
      </w:r>
      <w:r w:rsidR="00A614CF">
        <w:fldChar w:fldCharType="begin"/>
      </w:r>
      <w:r w:rsidR="00A614CF">
        <w:instrText xml:space="preserve"> ADDIN ZOTERO_ITEM CSL_CITATION {"citationID":"Cw5lLdzP","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A614CF">
        <w:fldChar w:fldCharType="separate"/>
      </w:r>
      <w:r w:rsidR="00A614CF" w:rsidRPr="00A614CF">
        <w:t>(2021)</w:t>
      </w:r>
      <w:r w:rsidR="00A614CF">
        <w:fldChar w:fldCharType="end"/>
      </w:r>
      <w:r w:rsidR="000A562B" w:rsidRPr="000A562B">
        <w:t xml:space="preserve"> </w:t>
      </w:r>
      <w:r w:rsidR="000A562B" w:rsidRPr="000A562B">
        <w:t>研究加密貨幣市場的風險與報酬特性，發現存在顯著的動量效應。</w:t>
      </w:r>
    </w:p>
    <w:p w14:paraId="0BD2E8CA" w14:textId="21AE2C63" w:rsidR="0095659C" w:rsidRDefault="0095659C" w:rsidP="0095659C">
      <w:pPr>
        <w:spacing w:before="180" w:after="180"/>
        <w:ind w:firstLine="480"/>
      </w:pPr>
      <w:r w:rsidRPr="0095659C">
        <w:rPr>
          <w:kern w:val="0"/>
        </w:rPr>
        <w:t>Cortés et al</w:t>
      </w:r>
      <w:r>
        <w:t xml:space="preserve"> </w:t>
      </w:r>
      <w:r>
        <w:fldChar w:fldCharType="begin"/>
      </w:r>
      <w:r>
        <w:instrText xml:space="preserve"> ADDIN ZOTERO_ITEM CSL_CITATION {"citationID":"8zacQjwU","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fldChar w:fldCharType="separate"/>
      </w:r>
      <w:r w:rsidRPr="0095659C">
        <w:t>(2020)</w:t>
      </w:r>
      <w:r>
        <w:fldChar w:fldCharType="end"/>
      </w:r>
      <w:r>
        <w:rPr>
          <w:rFonts w:hint="eastAsia"/>
        </w:rPr>
        <w:t xml:space="preserve"> </w:t>
      </w:r>
      <w:r w:rsidRPr="0095659C">
        <w:rPr>
          <w:rFonts w:hint="eastAsia"/>
        </w:rPr>
        <w:t>探討使用半非參數</w:t>
      </w:r>
      <w:r>
        <w:rPr>
          <w:rFonts w:hint="eastAsia"/>
        </w:rPr>
        <w:t>（</w:t>
      </w:r>
      <w:r w:rsidRPr="0095659C">
        <w:rPr>
          <w:rFonts w:hint="eastAsia"/>
        </w:rPr>
        <w:t>SNP</w:t>
      </w:r>
      <w:r>
        <w:rPr>
          <w:rFonts w:hint="eastAsia"/>
        </w:rPr>
        <w:t>）</w:t>
      </w:r>
      <w:r w:rsidRPr="0095659C">
        <w:rPr>
          <w:rFonts w:hint="eastAsia"/>
        </w:rPr>
        <w:t>方法，從西德州中級原油</w:t>
      </w:r>
      <w:r w:rsidRPr="0095659C">
        <w:rPr>
          <w:rFonts w:hint="eastAsia"/>
        </w:rPr>
        <w:t>(WTI)</w:t>
      </w:r>
      <w:r w:rsidRPr="0095659C">
        <w:rPr>
          <w:rFonts w:hint="eastAsia"/>
        </w:rPr>
        <w:t>選擇權中推導隱含風險中</w:t>
      </w:r>
      <w:r>
        <w:rPr>
          <w:rFonts w:hint="eastAsia"/>
        </w:rPr>
        <w:t>立</w:t>
      </w:r>
      <w:r w:rsidRPr="0095659C">
        <w:rPr>
          <w:rFonts w:hint="eastAsia"/>
        </w:rPr>
        <w:t>密度</w:t>
      </w:r>
      <w:r>
        <w:rPr>
          <w:rFonts w:hint="eastAsia"/>
        </w:rPr>
        <w:t>函數</w:t>
      </w:r>
      <w:r w:rsidRPr="0095659C">
        <w:rPr>
          <w:rFonts w:hint="eastAsia"/>
        </w:rPr>
        <w:t>的效能。研究結果表明，相較於傳統的對數常態</w:t>
      </w:r>
      <w:r>
        <w:rPr>
          <w:rFonts w:hint="eastAsia"/>
        </w:rPr>
        <w:t>分布</w:t>
      </w:r>
      <w:r w:rsidRPr="0095659C">
        <w:rPr>
          <w:rFonts w:hint="eastAsia"/>
        </w:rPr>
        <w:t>，對數</w:t>
      </w:r>
      <w:r w:rsidRPr="0095659C">
        <w:rPr>
          <w:rFonts w:hint="eastAsia"/>
        </w:rPr>
        <w:t>SNP</w:t>
      </w:r>
      <w:r>
        <w:rPr>
          <w:rFonts w:hint="eastAsia"/>
        </w:rPr>
        <w:t>分布</w:t>
      </w:r>
      <w:r w:rsidRPr="0095659C">
        <w:rPr>
          <w:rFonts w:hint="eastAsia"/>
        </w:rPr>
        <w:t>能更準確地捕捉</w:t>
      </w:r>
      <w:r w:rsidRPr="0095659C">
        <w:rPr>
          <w:rFonts w:hint="eastAsia"/>
        </w:rPr>
        <w:t>WTI</w:t>
      </w:r>
      <w:r w:rsidRPr="0095659C">
        <w:rPr>
          <w:rFonts w:hint="eastAsia"/>
        </w:rPr>
        <w:t>原油價格的</w:t>
      </w:r>
      <w:r w:rsidRPr="0095659C">
        <w:rPr>
          <w:rFonts w:hint="eastAsia"/>
        </w:rPr>
        <w:t>RND</w:t>
      </w:r>
      <w:r w:rsidRPr="0095659C">
        <w:rPr>
          <w:rFonts w:hint="eastAsia"/>
        </w:rPr>
        <w:t>，</w:t>
      </w:r>
      <w:r>
        <w:rPr>
          <w:rFonts w:hint="eastAsia"/>
        </w:rPr>
        <w:t>其中</w:t>
      </w:r>
      <w:proofErr w:type="gramStart"/>
      <w:r w:rsidRPr="0095659C">
        <w:rPr>
          <w:rFonts w:hint="eastAsia"/>
        </w:rPr>
        <w:t>偏度與峰度</w:t>
      </w:r>
      <w:proofErr w:type="gramEnd"/>
      <w:r w:rsidRPr="0095659C">
        <w:rPr>
          <w:rFonts w:hint="eastAsia"/>
        </w:rPr>
        <w:t>包含與石油市場預期相關的重要資訊，在發生極端事件時尤其明顯</w:t>
      </w:r>
      <w:r>
        <w:rPr>
          <w:rFonts w:hint="eastAsia"/>
        </w:rPr>
        <w:t>，若出現</w:t>
      </w:r>
      <w:proofErr w:type="gramStart"/>
      <w:r>
        <w:rPr>
          <w:rFonts w:hint="eastAsia"/>
        </w:rPr>
        <w:t>負偏度</w:t>
      </w:r>
      <w:proofErr w:type="gramEnd"/>
      <w:r>
        <w:rPr>
          <w:rFonts w:hint="eastAsia"/>
        </w:rPr>
        <w:t>，表示市場預期標的價格下跌可能性較高；若出現</w:t>
      </w:r>
      <w:proofErr w:type="gramStart"/>
      <w:r>
        <w:rPr>
          <w:rFonts w:hint="eastAsia"/>
        </w:rPr>
        <w:t>高狹峰</w:t>
      </w:r>
      <w:proofErr w:type="gramEnd"/>
      <w:r>
        <w:rPr>
          <w:rFonts w:hint="eastAsia"/>
        </w:rPr>
        <w:t>，則表示價格出現極端變化可能性較高，且</w:t>
      </w:r>
      <w:proofErr w:type="gramStart"/>
      <w:r>
        <w:rPr>
          <w:rFonts w:hint="eastAsia"/>
        </w:rPr>
        <w:t>高狹峰與負偏度</w:t>
      </w:r>
      <w:proofErr w:type="gramEnd"/>
      <w:r>
        <w:rPr>
          <w:rFonts w:hint="eastAsia"/>
        </w:rPr>
        <w:t>通常同時出現</w:t>
      </w:r>
      <w:r w:rsidRPr="0095659C">
        <w:rPr>
          <w:rFonts w:hint="eastAsia"/>
        </w:rPr>
        <w:t>。</w:t>
      </w:r>
    </w:p>
    <w:p w14:paraId="09340AD2" w14:textId="570E3087" w:rsidR="005F74B4" w:rsidRDefault="00E3054F" w:rsidP="00070610">
      <w:pPr>
        <w:spacing w:before="180" w:after="180"/>
        <w:ind w:firstLine="480"/>
      </w:pPr>
      <w:r w:rsidRPr="005F74B4">
        <w:t>Bali</w:t>
      </w:r>
      <w:r w:rsidRPr="005F74B4">
        <w:t>和</w:t>
      </w:r>
      <w:r w:rsidRPr="005F74B4">
        <w:t xml:space="preserve">Murray </w:t>
      </w:r>
      <w:r>
        <w:fldChar w:fldCharType="begin"/>
      </w:r>
      <w:r>
        <w:instrText xml:space="preserve"> ADDIN ZOTERO_ITEM CSL_CITATION {"citationID":"ZHbKa7j4","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fldChar w:fldCharType="separate"/>
      </w:r>
      <w:r w:rsidRPr="00A614CF">
        <w:t>(2013)</w:t>
      </w:r>
      <w:r>
        <w:fldChar w:fldCharType="end"/>
      </w:r>
      <w:r>
        <w:rPr>
          <w:rFonts w:hint="eastAsia"/>
        </w:rPr>
        <w:t xml:space="preserve"> </w:t>
      </w:r>
      <w:r w:rsidRPr="005F74B4">
        <w:t>以及</w:t>
      </w:r>
      <w:r w:rsidRPr="005F74B4">
        <w:t>Conrad</w:t>
      </w:r>
      <w:r w:rsidRPr="005F74B4">
        <w:t>等人</w:t>
      </w:r>
      <w:r>
        <w:rPr>
          <w:rFonts w:hint="eastAsia"/>
        </w:rPr>
        <w:t xml:space="preserve"> </w:t>
      </w:r>
      <w:r>
        <w:fldChar w:fldCharType="begin"/>
      </w:r>
      <w:r>
        <w:instrText xml:space="preserve"> ADDIN ZOTERO_ITEM CSL_CITATION {"citationID":"9s49TybQ","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A614CF">
        <w:t>(2013)</w:t>
      </w:r>
      <w:r>
        <w:fldChar w:fldCharType="end"/>
      </w:r>
      <w:r>
        <w:rPr>
          <w:rFonts w:hint="eastAsia"/>
        </w:rPr>
        <w:t xml:space="preserve"> </w:t>
      </w:r>
      <w:r w:rsidRPr="005F74B4">
        <w:t>的研究顯示</w:t>
      </w:r>
      <w:r>
        <w:rPr>
          <w:rFonts w:hint="eastAsia"/>
        </w:rPr>
        <w:t>，</w:t>
      </w:r>
      <w:r w:rsidRPr="005F74B4">
        <w:t>風險中立偏態與</w:t>
      </w:r>
      <w:r w:rsidRPr="005F74B4">
        <w:lastRenderedPageBreak/>
        <w:t>未來股票報酬間存在顯著的負向關係</w:t>
      </w:r>
      <w:r>
        <w:rPr>
          <w:rFonts w:hint="eastAsia"/>
        </w:rPr>
        <w:t>，</w:t>
      </w:r>
      <w:r w:rsidRPr="005F74B4">
        <w:t>這與投資者偏好正偏態的理論預期相符。</w:t>
      </w:r>
      <w:r w:rsidRPr="00E3054F">
        <w:t>Fuertes</w:t>
      </w:r>
      <w:r>
        <w:rPr>
          <w:rFonts w:hint="eastAsia"/>
        </w:rPr>
        <w:t xml:space="preserve"> et al</w:t>
      </w:r>
      <w:r w:rsidR="004E2C42">
        <w:rPr>
          <w:rFonts w:hint="eastAsia"/>
        </w:rPr>
        <w:t>.</w:t>
      </w:r>
      <w:r w:rsidRPr="00E3054F">
        <w:t xml:space="preserve"> </w:t>
      </w:r>
      <w:r>
        <w:fldChar w:fldCharType="begin"/>
      </w:r>
      <w:r>
        <w:instrText xml:space="preserve"> ADDIN ZOTERO_ITEM CSL_CITATION {"citationID":"vCPKPUCA","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fldChar w:fldCharType="separate"/>
      </w:r>
      <w:r w:rsidRPr="00E3054F">
        <w:t>(2022)</w:t>
      </w:r>
      <w:r>
        <w:fldChar w:fldCharType="end"/>
      </w:r>
      <w:r>
        <w:rPr>
          <w:rFonts w:hint="eastAsia"/>
        </w:rPr>
        <w:t xml:space="preserve"> </w:t>
      </w:r>
      <w:r w:rsidRPr="00E3054F">
        <w:t>研究發現，風險中立偏態</w:t>
      </w:r>
      <w:r>
        <w:rPr>
          <w:rFonts w:hint="eastAsia"/>
        </w:rPr>
        <w:t>（</w:t>
      </w:r>
      <w:r>
        <w:rPr>
          <w:rFonts w:hint="eastAsia"/>
        </w:rPr>
        <w:t>RNSK</w:t>
      </w:r>
      <w:r>
        <w:rPr>
          <w:rFonts w:hint="eastAsia"/>
        </w:rPr>
        <w:t>）</w:t>
      </w:r>
      <w:r w:rsidRPr="00E3054F">
        <w:t>在商品期貨價格預測中具重要作用</w:t>
      </w:r>
      <w:r>
        <w:rPr>
          <w:rFonts w:hint="eastAsia"/>
        </w:rPr>
        <w:t>，</w:t>
      </w:r>
      <w:r w:rsidRPr="00E3054F">
        <w:t>買入</w:t>
      </w:r>
      <w:r w:rsidRPr="00E3054F">
        <w:t>RNSK</w:t>
      </w:r>
      <w:r w:rsidRPr="00E3054F">
        <w:t>為正值的期貨並賣出</w:t>
      </w:r>
      <w:r w:rsidRPr="00E3054F">
        <w:t>RNSK</w:t>
      </w:r>
      <w:r w:rsidRPr="00E3054F">
        <w:t>為負值的期貨能產生顯著超額報酬，尤其在期貨市場處於正價差階段時表現更佳，為商品期貨市場的資產配置與風險管理提供新視角。</w:t>
      </w:r>
      <w:r w:rsidR="00070610" w:rsidRPr="00070610">
        <w:t xml:space="preserve">Lehnert </w:t>
      </w:r>
      <w:r w:rsidR="00070610">
        <w:fldChar w:fldCharType="begin"/>
      </w:r>
      <w:r w:rsidR="00070610">
        <w:instrText xml:space="preserve"> ADDIN ZOTERO_ITEM CSL_CITATION {"citationID":"dD6V9V6q","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070610">
        <w:fldChar w:fldCharType="separate"/>
      </w:r>
      <w:r w:rsidR="00070610" w:rsidRPr="00070610">
        <w:t>(2022)</w:t>
      </w:r>
      <w:r w:rsidR="00070610">
        <w:fldChar w:fldCharType="end"/>
      </w:r>
      <w:r w:rsidR="00070610" w:rsidRPr="00070610">
        <w:t xml:space="preserve"> </w:t>
      </w:r>
      <w:r w:rsidR="00070610" w:rsidRPr="00070610">
        <w:t>探討風險中</w:t>
      </w:r>
      <w:r w:rsidR="00070610">
        <w:rPr>
          <w:rFonts w:hint="eastAsia"/>
        </w:rPr>
        <w:t>立</w:t>
      </w:r>
      <w:r w:rsidR="00070610" w:rsidRPr="00070610">
        <w:t>偏態與避險基金尾部風險之間的關聯性，實證結果顯示</w:t>
      </w:r>
      <w:r w:rsidR="00070610">
        <w:rPr>
          <w:rFonts w:hint="eastAsia"/>
        </w:rPr>
        <w:t>，</w:t>
      </w:r>
      <w:r w:rsidR="00070610" w:rsidRPr="00070610">
        <w:t>指數選擇權市場的賣空行為會導致風險中</w:t>
      </w:r>
      <w:r w:rsidR="00070610">
        <w:rPr>
          <w:rFonts w:hint="eastAsia"/>
        </w:rPr>
        <w:t>立</w:t>
      </w:r>
      <w:r w:rsidR="00070610" w:rsidRPr="00070610">
        <w:t>市場偏態與報酬間的負向關係，挑戰了傳統將選擇權隱含偏態視為下行風險指標的觀點。</w:t>
      </w:r>
      <w:r w:rsidR="000A562B" w:rsidRPr="000A562B">
        <w:t xml:space="preserve">Liu et al. </w:t>
      </w:r>
      <w:r w:rsidR="00A614CF">
        <w:fldChar w:fldCharType="begin"/>
      </w:r>
      <w:r w:rsidR="00A614CF">
        <w:instrText xml:space="preserve"> ADDIN ZOTERO_ITEM CSL_CITATION {"citationID":"LYlTlzKX","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A614CF">
        <w:fldChar w:fldCharType="separate"/>
      </w:r>
      <w:r w:rsidR="00A614CF" w:rsidRPr="00A614CF">
        <w:t>(2023)</w:t>
      </w:r>
      <w:r w:rsidR="00A614CF">
        <w:fldChar w:fldCharType="end"/>
      </w:r>
      <w:r w:rsidR="000A562B" w:rsidRPr="000A562B">
        <w:t xml:space="preserve"> </w:t>
      </w:r>
      <w:r w:rsidR="000A562B" w:rsidRPr="000A562B">
        <w:t>則運用機器學習方法預測加密貨幣報酬率，證實前期報酬率具有強大的預測能力。</w:t>
      </w:r>
    </w:p>
    <w:p w14:paraId="1C2BE0A3" w14:textId="618B3993" w:rsidR="004E2C42" w:rsidRPr="004E2C42" w:rsidRDefault="004E2C42" w:rsidP="004E2C42">
      <w:pPr>
        <w:spacing w:before="180" w:after="180"/>
        <w:ind w:firstLine="480"/>
      </w:pPr>
      <w:proofErr w:type="spellStart"/>
      <w:r w:rsidRPr="004E2C42">
        <w:t>Böök</w:t>
      </w:r>
      <w:proofErr w:type="spellEnd"/>
      <w:r>
        <w:rPr>
          <w:rFonts w:hint="eastAsia"/>
        </w:rPr>
        <w:t xml:space="preserve"> et al.</w:t>
      </w:r>
      <w:r w:rsidRPr="004E2C42">
        <w:t xml:space="preserve"> </w:t>
      </w:r>
      <w:r>
        <w:fldChar w:fldCharType="begin"/>
      </w:r>
      <w:r>
        <w:instrText xml:space="preserve"> ADDIN ZOTERO_ITEM CSL_CITATION {"citationID":"yv1I1jOu","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fldChar w:fldCharType="separate"/>
      </w:r>
      <w:r w:rsidRPr="004E2C42">
        <w:t>(2025)</w:t>
      </w:r>
      <w:r>
        <w:fldChar w:fldCharType="end"/>
      </w:r>
      <w:r w:rsidRPr="004E2C42">
        <w:t xml:space="preserve"> </w:t>
      </w:r>
      <w:r w:rsidRPr="004E2C42">
        <w:t>提出</w:t>
      </w:r>
      <w:r w:rsidRPr="004E2C42">
        <w:rPr>
          <w:rFonts w:hint="eastAsia"/>
        </w:rPr>
        <w:t>一種新的方法</w:t>
      </w:r>
      <w:r w:rsidRPr="004E2C42">
        <w:rPr>
          <w:rFonts w:hint="eastAsia"/>
        </w:rPr>
        <w:t xml:space="preserve"> (BIRS) </w:t>
      </w:r>
      <w:r w:rsidRPr="004E2C42">
        <w:rPr>
          <w:rFonts w:hint="eastAsia"/>
        </w:rPr>
        <w:t>來估計波動率微笑，使用</w:t>
      </w:r>
      <w:r w:rsidRPr="004E2C42">
        <w:rPr>
          <w:rFonts w:hint="eastAsia"/>
        </w:rPr>
        <w:t>S&amp;P 500</w:t>
      </w:r>
      <w:r w:rsidRPr="004E2C42">
        <w:rPr>
          <w:rFonts w:hint="eastAsia"/>
        </w:rPr>
        <w:t>指數的短期選擇權數據，以此推導出穩健的條件波動率、偏度和峰度指標。這些指標具有預測美國股票風險溢酬、市場波動率、偏度和峰度的能力，無論是在樣本內還是在樣本外，均優於基於歷史回報計算出的等效指標。</w:t>
      </w:r>
    </w:p>
    <w:p w14:paraId="28587081" w14:textId="75D62D4C" w:rsidR="00025BEA" w:rsidRPr="00025BEA" w:rsidRDefault="00025BEA" w:rsidP="00415E5C">
      <w:pPr>
        <w:spacing w:before="180" w:after="180"/>
        <w:ind w:firstLineChars="0" w:firstLine="0"/>
        <w:rPr>
          <w:rFonts w:hint="eastAsia"/>
        </w:rPr>
      </w:pPr>
    </w:p>
    <w:sectPr w:rsidR="00025BEA" w:rsidRPr="00025BEA" w:rsidSect="00764F78">
      <w:headerReference w:type="even" r:id="rId12"/>
      <w:headerReference w:type="default" r:id="rId13"/>
      <w:footerReference w:type="even" r:id="rId14"/>
      <w:footerReference w:type="default" r:id="rId15"/>
      <w:headerReference w:type="first" r:id="rId16"/>
      <w:footerReference w:type="first" r:id="rId17"/>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 w:author="M11218014" w:date="2025-02-16T19:11:00Z" w:initials="士王">
    <w:p w14:paraId="4F28DC0F" w14:textId="7E2D603C" w:rsidR="005A1553" w:rsidRDefault="005A1553" w:rsidP="005A1553">
      <w:pPr>
        <w:pStyle w:val="aff0"/>
        <w:spacing w:before="180" w:after="180"/>
        <w:ind w:firstLineChars="0" w:firstLine="0"/>
      </w:pPr>
      <w:r>
        <w:rPr>
          <w:rStyle w:val="aff"/>
        </w:rPr>
        <w:annotationRef/>
      </w:r>
      <w:r>
        <w:rPr>
          <w:rFonts w:hint="eastAsia"/>
        </w:rPr>
        <w:t>盡量加文獻</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F28DC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D1EBAFD" w16cex:dateUtc="2025-02-16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F28DC0F" w16cid:durableId="2D1EBA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9D7866" w14:textId="77777777" w:rsidR="001252CE" w:rsidRDefault="001252CE" w:rsidP="001C4CCF">
      <w:pPr>
        <w:spacing w:before="120" w:after="120" w:line="240" w:lineRule="auto"/>
        <w:ind w:firstLine="480"/>
      </w:pPr>
      <w:r>
        <w:separator/>
      </w:r>
    </w:p>
  </w:endnote>
  <w:endnote w:type="continuationSeparator" w:id="0">
    <w:p w14:paraId="5DB522A5" w14:textId="77777777" w:rsidR="001252CE" w:rsidRDefault="001252CE"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F5844D" w14:textId="77777777" w:rsidR="001252CE" w:rsidRDefault="001252CE" w:rsidP="001C4CCF">
      <w:pPr>
        <w:spacing w:before="120" w:after="120" w:line="240" w:lineRule="auto"/>
        <w:ind w:firstLine="480"/>
      </w:pPr>
      <w:r>
        <w:separator/>
      </w:r>
    </w:p>
  </w:footnote>
  <w:footnote w:type="continuationSeparator" w:id="0">
    <w:p w14:paraId="04EC55F8" w14:textId="77777777" w:rsidR="001252CE" w:rsidRDefault="001252CE"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6"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7"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9"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0"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3"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7"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9"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0"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2"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4"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5"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6"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35"/>
  </w:num>
  <w:num w:numId="2" w16cid:durableId="396368862">
    <w:abstractNumId w:val="28"/>
  </w:num>
  <w:num w:numId="3" w16cid:durableId="164177961">
    <w:abstractNumId w:val="19"/>
  </w:num>
  <w:num w:numId="4" w16cid:durableId="1695351208">
    <w:abstractNumId w:val="33"/>
  </w:num>
  <w:num w:numId="5" w16cid:durableId="1314259761">
    <w:abstractNumId w:val="23"/>
  </w:num>
  <w:num w:numId="6" w16cid:durableId="1586499273">
    <w:abstractNumId w:val="18"/>
  </w:num>
  <w:num w:numId="7" w16cid:durableId="1924871501">
    <w:abstractNumId w:val="31"/>
  </w:num>
  <w:num w:numId="8" w16cid:durableId="2020084510">
    <w:abstractNumId w:val="15"/>
  </w:num>
  <w:num w:numId="9" w16cid:durableId="84423681">
    <w:abstractNumId w:val="7"/>
  </w:num>
  <w:num w:numId="10" w16cid:durableId="833880678">
    <w:abstractNumId w:val="12"/>
  </w:num>
  <w:num w:numId="11" w16cid:durableId="1789004280">
    <w:abstractNumId w:val="20"/>
  </w:num>
  <w:num w:numId="12" w16cid:durableId="1722898519">
    <w:abstractNumId w:val="13"/>
  </w:num>
  <w:num w:numId="13" w16cid:durableId="962811505">
    <w:abstractNumId w:val="17"/>
  </w:num>
  <w:num w:numId="14" w16cid:durableId="1621257747">
    <w:abstractNumId w:val="26"/>
  </w:num>
  <w:num w:numId="15" w16cid:durableId="1069961925">
    <w:abstractNumId w:val="22"/>
  </w:num>
  <w:num w:numId="16" w16cid:durableId="1538084520">
    <w:abstractNumId w:val="6"/>
  </w:num>
  <w:num w:numId="17" w16cid:durableId="1553735742">
    <w:abstractNumId w:val="5"/>
  </w:num>
  <w:num w:numId="18" w16cid:durableId="865992748">
    <w:abstractNumId w:val="14"/>
  </w:num>
  <w:num w:numId="19" w16cid:durableId="1331524736">
    <w:abstractNumId w:val="8"/>
  </w:num>
  <w:num w:numId="20" w16cid:durableId="2005157502">
    <w:abstractNumId w:val="9"/>
  </w:num>
  <w:num w:numId="21" w16cid:durableId="829718078">
    <w:abstractNumId w:val="34"/>
  </w:num>
  <w:num w:numId="22" w16cid:durableId="1448886782">
    <w:abstractNumId w:val="32"/>
  </w:num>
  <w:num w:numId="23" w16cid:durableId="2040815325">
    <w:abstractNumId w:val="4"/>
  </w:num>
  <w:num w:numId="24" w16cid:durableId="1695767039">
    <w:abstractNumId w:val="24"/>
  </w:num>
  <w:num w:numId="25" w16cid:durableId="163011745">
    <w:abstractNumId w:val="21"/>
  </w:num>
  <w:num w:numId="26" w16cid:durableId="1295677988">
    <w:abstractNumId w:val="1"/>
  </w:num>
  <w:num w:numId="27" w16cid:durableId="749424290">
    <w:abstractNumId w:val="25"/>
  </w:num>
  <w:num w:numId="28" w16cid:durableId="187914683">
    <w:abstractNumId w:val="3"/>
  </w:num>
  <w:num w:numId="29" w16cid:durableId="1869683316">
    <w:abstractNumId w:val="36"/>
  </w:num>
  <w:num w:numId="30" w16cid:durableId="1678265641">
    <w:abstractNumId w:val="27"/>
  </w:num>
  <w:num w:numId="31" w16cid:durableId="1907761875">
    <w:abstractNumId w:val="11"/>
  </w:num>
  <w:num w:numId="32" w16cid:durableId="2001542174">
    <w:abstractNumId w:val="2"/>
  </w:num>
  <w:num w:numId="33" w16cid:durableId="440684575">
    <w:abstractNumId w:val="0"/>
  </w:num>
  <w:num w:numId="34" w16cid:durableId="938680742">
    <w:abstractNumId w:val="30"/>
  </w:num>
  <w:num w:numId="35" w16cid:durableId="680011235">
    <w:abstractNumId w:val="10"/>
  </w:num>
  <w:num w:numId="36" w16cid:durableId="191579435">
    <w:abstractNumId w:val="16"/>
  </w:num>
  <w:num w:numId="37" w16cid:durableId="1772892363">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11218014">
    <w15:presenceInfo w15:providerId="AD" w15:userId="S::M11218014@ms.ntust.edu.tw::a319b433-c49d-4f76-a6c0-a28fa9b9c7f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2"/>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24B"/>
    <w:rsid w:val="0000679A"/>
    <w:rsid w:val="00006B4F"/>
    <w:rsid w:val="00007CC0"/>
    <w:rsid w:val="00010512"/>
    <w:rsid w:val="00011B2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5196"/>
    <w:rsid w:val="0010376E"/>
    <w:rsid w:val="00110614"/>
    <w:rsid w:val="00110E7A"/>
    <w:rsid w:val="00111D6E"/>
    <w:rsid w:val="00114E14"/>
    <w:rsid w:val="0011729B"/>
    <w:rsid w:val="001215E5"/>
    <w:rsid w:val="0012177C"/>
    <w:rsid w:val="00122FA0"/>
    <w:rsid w:val="00124244"/>
    <w:rsid w:val="001252CE"/>
    <w:rsid w:val="0012601A"/>
    <w:rsid w:val="0012631B"/>
    <w:rsid w:val="0012721A"/>
    <w:rsid w:val="001415FE"/>
    <w:rsid w:val="00142AC2"/>
    <w:rsid w:val="00142EA2"/>
    <w:rsid w:val="001435BB"/>
    <w:rsid w:val="0014500B"/>
    <w:rsid w:val="001512B7"/>
    <w:rsid w:val="00151470"/>
    <w:rsid w:val="00162422"/>
    <w:rsid w:val="001653AB"/>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3AD2"/>
    <w:rsid w:val="001C4CCF"/>
    <w:rsid w:val="001C7481"/>
    <w:rsid w:val="001D0C18"/>
    <w:rsid w:val="001D27B3"/>
    <w:rsid w:val="001D3715"/>
    <w:rsid w:val="001D4188"/>
    <w:rsid w:val="001D6108"/>
    <w:rsid w:val="001D79AD"/>
    <w:rsid w:val="001E1E99"/>
    <w:rsid w:val="001E275D"/>
    <w:rsid w:val="001F069E"/>
    <w:rsid w:val="001F1765"/>
    <w:rsid w:val="001F3818"/>
    <w:rsid w:val="00200674"/>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7238B"/>
    <w:rsid w:val="00272E9A"/>
    <w:rsid w:val="00274E81"/>
    <w:rsid w:val="00275C2A"/>
    <w:rsid w:val="002812B7"/>
    <w:rsid w:val="0028185C"/>
    <w:rsid w:val="00283E30"/>
    <w:rsid w:val="00286AC6"/>
    <w:rsid w:val="00287204"/>
    <w:rsid w:val="00290B69"/>
    <w:rsid w:val="002914A5"/>
    <w:rsid w:val="002A1B77"/>
    <w:rsid w:val="002A2A2A"/>
    <w:rsid w:val="002A4B81"/>
    <w:rsid w:val="002A664E"/>
    <w:rsid w:val="002A67DD"/>
    <w:rsid w:val="002B276B"/>
    <w:rsid w:val="002B3678"/>
    <w:rsid w:val="002C02EC"/>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760E"/>
    <w:rsid w:val="00305489"/>
    <w:rsid w:val="003075F4"/>
    <w:rsid w:val="003145D8"/>
    <w:rsid w:val="00320142"/>
    <w:rsid w:val="00321AF4"/>
    <w:rsid w:val="0032294F"/>
    <w:rsid w:val="00323AF2"/>
    <w:rsid w:val="00330B10"/>
    <w:rsid w:val="00342BF1"/>
    <w:rsid w:val="00346E16"/>
    <w:rsid w:val="0035274B"/>
    <w:rsid w:val="00353420"/>
    <w:rsid w:val="00353D36"/>
    <w:rsid w:val="00354949"/>
    <w:rsid w:val="00360605"/>
    <w:rsid w:val="003643C9"/>
    <w:rsid w:val="0036511B"/>
    <w:rsid w:val="0036771E"/>
    <w:rsid w:val="00370532"/>
    <w:rsid w:val="00373F0C"/>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402578"/>
    <w:rsid w:val="00402714"/>
    <w:rsid w:val="00404225"/>
    <w:rsid w:val="0040663F"/>
    <w:rsid w:val="00407E5F"/>
    <w:rsid w:val="00410613"/>
    <w:rsid w:val="00412FB0"/>
    <w:rsid w:val="00413A8A"/>
    <w:rsid w:val="0041419D"/>
    <w:rsid w:val="004142B6"/>
    <w:rsid w:val="00415057"/>
    <w:rsid w:val="00415E5C"/>
    <w:rsid w:val="0041619C"/>
    <w:rsid w:val="00423BA8"/>
    <w:rsid w:val="00427109"/>
    <w:rsid w:val="00427613"/>
    <w:rsid w:val="00435E0D"/>
    <w:rsid w:val="00453291"/>
    <w:rsid w:val="00454CEB"/>
    <w:rsid w:val="0045588E"/>
    <w:rsid w:val="00461853"/>
    <w:rsid w:val="00463C12"/>
    <w:rsid w:val="004645FE"/>
    <w:rsid w:val="00466389"/>
    <w:rsid w:val="00470204"/>
    <w:rsid w:val="00472B0B"/>
    <w:rsid w:val="00473435"/>
    <w:rsid w:val="00474D4A"/>
    <w:rsid w:val="00475F24"/>
    <w:rsid w:val="0048442A"/>
    <w:rsid w:val="00484866"/>
    <w:rsid w:val="00493B38"/>
    <w:rsid w:val="00494782"/>
    <w:rsid w:val="00494A77"/>
    <w:rsid w:val="00496610"/>
    <w:rsid w:val="0049731F"/>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2C42"/>
    <w:rsid w:val="004F559A"/>
    <w:rsid w:val="004F5F74"/>
    <w:rsid w:val="004F631C"/>
    <w:rsid w:val="004F7EE0"/>
    <w:rsid w:val="00506C97"/>
    <w:rsid w:val="00511210"/>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10A0B"/>
    <w:rsid w:val="00611D78"/>
    <w:rsid w:val="006129FC"/>
    <w:rsid w:val="00613C88"/>
    <w:rsid w:val="006235BB"/>
    <w:rsid w:val="0062587E"/>
    <w:rsid w:val="00626099"/>
    <w:rsid w:val="00631166"/>
    <w:rsid w:val="00632C3E"/>
    <w:rsid w:val="0063335A"/>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6AB4"/>
    <w:rsid w:val="00666B54"/>
    <w:rsid w:val="006701AD"/>
    <w:rsid w:val="0067113F"/>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E13A6"/>
    <w:rsid w:val="006E14FE"/>
    <w:rsid w:val="006F2A22"/>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7C07"/>
    <w:rsid w:val="00730202"/>
    <w:rsid w:val="00731282"/>
    <w:rsid w:val="00734C54"/>
    <w:rsid w:val="00734D49"/>
    <w:rsid w:val="0073610D"/>
    <w:rsid w:val="007377FD"/>
    <w:rsid w:val="00742B36"/>
    <w:rsid w:val="007442B9"/>
    <w:rsid w:val="007452DC"/>
    <w:rsid w:val="0074744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A82"/>
    <w:rsid w:val="00922BD6"/>
    <w:rsid w:val="00925907"/>
    <w:rsid w:val="0092596A"/>
    <w:rsid w:val="00926EE0"/>
    <w:rsid w:val="009348E4"/>
    <w:rsid w:val="00935478"/>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75BE"/>
    <w:rsid w:val="00AC795F"/>
    <w:rsid w:val="00AD284F"/>
    <w:rsid w:val="00AD2D43"/>
    <w:rsid w:val="00AD704C"/>
    <w:rsid w:val="00AE0F3D"/>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9105A"/>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11FF8"/>
    <w:rsid w:val="00C1570D"/>
    <w:rsid w:val="00C23924"/>
    <w:rsid w:val="00C276F9"/>
    <w:rsid w:val="00C30021"/>
    <w:rsid w:val="00C3215A"/>
    <w:rsid w:val="00C328D8"/>
    <w:rsid w:val="00C34BB2"/>
    <w:rsid w:val="00C40C3F"/>
    <w:rsid w:val="00C451F7"/>
    <w:rsid w:val="00C47024"/>
    <w:rsid w:val="00C52650"/>
    <w:rsid w:val="00C54885"/>
    <w:rsid w:val="00C605B8"/>
    <w:rsid w:val="00C61AE1"/>
    <w:rsid w:val="00C62CAA"/>
    <w:rsid w:val="00C64AC6"/>
    <w:rsid w:val="00C65941"/>
    <w:rsid w:val="00C7208D"/>
    <w:rsid w:val="00C7394B"/>
    <w:rsid w:val="00C7484F"/>
    <w:rsid w:val="00C849DF"/>
    <w:rsid w:val="00C84D8E"/>
    <w:rsid w:val="00C84F89"/>
    <w:rsid w:val="00C8694C"/>
    <w:rsid w:val="00C86AA3"/>
    <w:rsid w:val="00C873F8"/>
    <w:rsid w:val="00C96DE9"/>
    <w:rsid w:val="00C96EDE"/>
    <w:rsid w:val="00CA2B92"/>
    <w:rsid w:val="00CA36F0"/>
    <w:rsid w:val="00CA3B35"/>
    <w:rsid w:val="00CA4918"/>
    <w:rsid w:val="00CA669C"/>
    <w:rsid w:val="00CA7E3D"/>
    <w:rsid w:val="00CB09F9"/>
    <w:rsid w:val="00CB22E5"/>
    <w:rsid w:val="00CB31CF"/>
    <w:rsid w:val="00CB56F0"/>
    <w:rsid w:val="00CB7A0C"/>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6F4D"/>
    <w:rsid w:val="00D47E1F"/>
    <w:rsid w:val="00D5107F"/>
    <w:rsid w:val="00D52AC3"/>
    <w:rsid w:val="00D53CDB"/>
    <w:rsid w:val="00D54F57"/>
    <w:rsid w:val="00D57591"/>
    <w:rsid w:val="00D577EB"/>
    <w:rsid w:val="00D63026"/>
    <w:rsid w:val="00D638B5"/>
    <w:rsid w:val="00D63A51"/>
    <w:rsid w:val="00D64CE5"/>
    <w:rsid w:val="00D67F91"/>
    <w:rsid w:val="00D71F61"/>
    <w:rsid w:val="00D72805"/>
    <w:rsid w:val="00D72F07"/>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E06FF"/>
    <w:rsid w:val="00DE259F"/>
    <w:rsid w:val="00DE318B"/>
    <w:rsid w:val="00DE3699"/>
    <w:rsid w:val="00DF48F9"/>
    <w:rsid w:val="00DF7014"/>
    <w:rsid w:val="00E01870"/>
    <w:rsid w:val="00E03B72"/>
    <w:rsid w:val="00E06DB1"/>
    <w:rsid w:val="00E14F32"/>
    <w:rsid w:val="00E20F97"/>
    <w:rsid w:val="00E21AD3"/>
    <w:rsid w:val="00E24A26"/>
    <w:rsid w:val="00E25CCC"/>
    <w:rsid w:val="00E26996"/>
    <w:rsid w:val="00E3054F"/>
    <w:rsid w:val="00E32CC8"/>
    <w:rsid w:val="00E36A04"/>
    <w:rsid w:val="00E410D8"/>
    <w:rsid w:val="00E4307C"/>
    <w:rsid w:val="00E453C8"/>
    <w:rsid w:val="00E459AE"/>
    <w:rsid w:val="00E52D5F"/>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4D45"/>
    <w:rsid w:val="00F76E35"/>
    <w:rsid w:val="00F83C73"/>
    <w:rsid w:val="00F8525E"/>
    <w:rsid w:val="00F86E11"/>
    <w:rsid w:val="00F909BF"/>
    <w:rsid w:val="00F940B9"/>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E09E2"/>
    <w:rsid w:val="00FE47A7"/>
    <w:rsid w:val="00FE59E1"/>
    <w:rsid w:val="00FE6845"/>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CF493C"/>
    <w:pPr>
      <w:spacing w:line="240" w:lineRule="auto"/>
      <w:ind w:firstLineChars="400" w:firstLine="4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6B6654"/>
    <w:pPr>
      <w:spacing w:line="240" w:lineRule="auto"/>
      <w:ind w:firstLineChars="0" w:firstLine="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 w:type="paragraph" w:customStyle="1" w:styleId="afd">
    <w:name w:val="參考文獻"/>
    <w:link w:val="afe"/>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fe">
    <w:name w:val="參考文獻 字元"/>
    <w:basedOn w:val="a0"/>
    <w:link w:val="afd"/>
    <w:rsid w:val="006C3E84"/>
    <w:rPr>
      <w:rFonts w:ascii="Times New Roman" w:eastAsia="標楷體" w:hAnsi="Times New Roman" w:cs="Times New Roman"/>
      <w:szCs w:val="20"/>
    </w:rPr>
  </w:style>
  <w:style w:type="character" w:styleId="aff">
    <w:name w:val="annotation reference"/>
    <w:basedOn w:val="a0"/>
    <w:uiPriority w:val="99"/>
    <w:semiHidden/>
    <w:unhideWhenUsed/>
    <w:rsid w:val="00FE6845"/>
    <w:rPr>
      <w:sz w:val="18"/>
      <w:szCs w:val="18"/>
    </w:rPr>
  </w:style>
  <w:style w:type="paragraph" w:styleId="aff0">
    <w:name w:val="annotation text"/>
    <w:basedOn w:val="a"/>
    <w:link w:val="aff1"/>
    <w:uiPriority w:val="99"/>
    <w:unhideWhenUsed/>
    <w:rsid w:val="00FE6845"/>
    <w:pPr>
      <w:jc w:val="left"/>
    </w:pPr>
  </w:style>
  <w:style w:type="character" w:customStyle="1" w:styleId="aff1">
    <w:name w:val="註解文字 字元"/>
    <w:basedOn w:val="a0"/>
    <w:link w:val="aff0"/>
    <w:uiPriority w:val="99"/>
    <w:rsid w:val="00FE6845"/>
    <w:rPr>
      <w:rFonts w:ascii="Times New Roman" w:eastAsia="標楷體" w:hAnsi="Times New Roman" w:cs="Times New Roman"/>
      <w:szCs w:val="20"/>
    </w:rPr>
  </w:style>
  <w:style w:type="paragraph" w:styleId="aff2">
    <w:name w:val="annotation subject"/>
    <w:basedOn w:val="aff0"/>
    <w:next w:val="aff0"/>
    <w:link w:val="aff3"/>
    <w:uiPriority w:val="99"/>
    <w:semiHidden/>
    <w:unhideWhenUsed/>
    <w:rsid w:val="00FE6845"/>
    <w:rPr>
      <w:b/>
      <w:bCs/>
    </w:rPr>
  </w:style>
  <w:style w:type="character" w:customStyle="1" w:styleId="aff3">
    <w:name w:val="註解主旨 字元"/>
    <w:basedOn w:val="aff1"/>
    <w:link w:val="aff2"/>
    <w:uiPriority w:val="99"/>
    <w:semiHidden/>
    <w:rsid w:val="00FE6845"/>
    <w:rPr>
      <w:rFonts w:ascii="Times New Roman" w:eastAsia="標楷體" w:hAnsi="Times New Roman" w:cs="Times New Roman"/>
      <w:b/>
      <w:bCs/>
      <w:szCs w:val="20"/>
    </w:rPr>
  </w:style>
  <w:style w:type="paragraph" w:styleId="aff4">
    <w:name w:val="Revision"/>
    <w:hidden/>
    <w:uiPriority w:val="99"/>
    <w:semiHidden/>
    <w:rsid w:val="00A24B9A"/>
    <w:rPr>
      <w:rFonts w:ascii="Times New Roman" w:eastAsia="標楷體" w:hAnsi="Times New Roman" w:cs="Times New Roman"/>
      <w:szCs w:val="20"/>
    </w:rPr>
  </w:style>
  <w:style w:type="paragraph" w:customStyle="1" w:styleId="aff5">
    <w:name w:val="目錄"/>
    <w:basedOn w:val="11"/>
    <w:link w:val="aff6"/>
    <w:qFormat/>
    <w:rsid w:val="00C7208D"/>
    <w:rPr>
      <w:noProof/>
    </w:rPr>
  </w:style>
  <w:style w:type="character" w:customStyle="1" w:styleId="12">
    <w:name w:val="目錄 1 字元"/>
    <w:basedOn w:val="a0"/>
    <w:link w:val="11"/>
    <w:uiPriority w:val="39"/>
    <w:rsid w:val="00CF493C"/>
    <w:rPr>
      <w:rFonts w:ascii="Times New Roman" w:eastAsia="標楷體" w:hAnsi="Times New Roman" w:cs="Times New Roman"/>
      <w:b/>
      <w:bCs/>
      <w:szCs w:val="24"/>
    </w:rPr>
  </w:style>
  <w:style w:type="character" w:customStyle="1" w:styleId="aff6">
    <w:name w:val="目錄 字元"/>
    <w:basedOn w:val="12"/>
    <w:link w:val="aff5"/>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11371</Words>
  <Characters>64815</Characters>
  <Application>Microsoft Office Word</Application>
  <DocSecurity>0</DocSecurity>
  <Lines>540</Lines>
  <Paragraphs>152</Paragraphs>
  <ScaleCrop>false</ScaleCrop>
  <Company/>
  <LinksUpToDate>false</LinksUpToDate>
  <CharactersWithSpaces>76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3</cp:revision>
  <cp:lastPrinted>2025-03-06T07:23:00Z</cp:lastPrinted>
  <dcterms:created xsi:type="dcterms:W3CDTF">2025-03-07T13:55:00Z</dcterms:created>
  <dcterms:modified xsi:type="dcterms:W3CDTF">2025-03-07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YXOBoF63"/&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